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D68FD3" w14:textId="77777777" w:rsidR="003D6F5B" w:rsidRDefault="003D6F5B" w:rsidP="00E42D97">
      <w:pPr>
        <w:pStyle w:val="MakaleBal"/>
      </w:pPr>
      <w:r>
        <w:rPr>
          <w:b w:val="0"/>
          <w:noProof/>
        </w:rPr>
        <w:drawing>
          <wp:inline distT="0" distB="0" distL="0" distR="0" wp14:anchorId="0C871A54" wp14:editId="3609C01D">
            <wp:extent cx="2218472" cy="720000"/>
            <wp:effectExtent l="0" t="0" r="0" b="0"/>
            <wp:docPr id="1688345499" name="Resim 1" descr="metin, yazı tipi, grafik, 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45499" name="Resim 1" descr="metin, yazı tipi, grafik, ekran görüntüsü içeren bir resim&#10;&#10;Açıklama otomatik olarak oluşturuldu"/>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8472" cy="720000"/>
                    </a:xfrm>
                    <a:prstGeom prst="rect">
                      <a:avLst/>
                    </a:prstGeom>
                  </pic:spPr>
                </pic:pic>
              </a:graphicData>
            </a:graphic>
          </wp:inline>
        </w:drawing>
      </w:r>
    </w:p>
    <w:p w14:paraId="43AB7163" w14:textId="1B1C5ADD" w:rsidR="00A52A92" w:rsidRPr="00ED2C45" w:rsidRDefault="00A52A92" w:rsidP="00E42D97">
      <w:pPr>
        <w:pStyle w:val="MakaleBal"/>
      </w:pPr>
      <w:r w:rsidRPr="00ED2C45">
        <w:t xml:space="preserve">Makale Adını Buraya Yazınız / </w:t>
      </w:r>
      <w:r w:rsidR="00566A1F" w:rsidRPr="00ED2C45">
        <w:t>Bağlaçlar (</w:t>
      </w:r>
      <w:r w:rsidRPr="00ED2C45">
        <w:t>ile-ve-veya</w:t>
      </w:r>
      <w:r w:rsidR="00566A1F" w:rsidRPr="00ED2C45">
        <w:t xml:space="preserve">) </w:t>
      </w:r>
      <w:r w:rsidRPr="00ED2C45">
        <w:t>Hariç</w:t>
      </w:r>
      <w:r w:rsidR="00566A1F" w:rsidRPr="00ED2C45">
        <w:t xml:space="preserve"> Sözcüklerin İlk Harfleri Büyük Olmalı</w:t>
      </w:r>
      <w:r w:rsidRPr="00ED2C45">
        <w:t xml:space="preserve"> *</w:t>
      </w:r>
    </w:p>
    <w:p w14:paraId="614BA5D4" w14:textId="72B6D301" w:rsidR="00A52A92" w:rsidRPr="00ED2C45" w:rsidRDefault="00A52A92" w:rsidP="00566A1F">
      <w:pPr>
        <w:pStyle w:val="YazarAd-Kurumu"/>
      </w:pPr>
      <w:r w:rsidRPr="00ED2C45">
        <w:t>Yazar Adı</w:t>
      </w:r>
      <w:r w:rsidR="00016500" w:rsidRPr="00ED2C45">
        <w:t xml:space="preserve"> | </w:t>
      </w:r>
      <w:r w:rsidRPr="00ED2C45">
        <w:t>ORCID</w:t>
      </w:r>
      <w:r w:rsidR="00BE71C6">
        <w:t>:</w:t>
      </w:r>
      <w:r w:rsidRPr="00ED2C45">
        <w:t xml:space="preserve"> | E-Posta</w:t>
      </w:r>
    </w:p>
    <w:p w14:paraId="4D35A7E4" w14:textId="77777777" w:rsidR="00016500" w:rsidRPr="00ED2C45" w:rsidRDefault="00A52A92" w:rsidP="00566A1F">
      <w:pPr>
        <w:pStyle w:val="YazarAd-Kurumu"/>
      </w:pPr>
      <w:r w:rsidRPr="00ED2C45">
        <w:t>Üniversite Adı, Fakülte Adı, Anabilim Dalı Adı, Şehir, Ülke</w:t>
      </w:r>
    </w:p>
    <w:p w14:paraId="779FC3C2" w14:textId="7DB0D559" w:rsidR="00A52A92" w:rsidRPr="00ED2C45" w:rsidRDefault="00A52A92" w:rsidP="00566A1F">
      <w:pPr>
        <w:pStyle w:val="YazarAd-Kurumu"/>
      </w:pPr>
      <w:r w:rsidRPr="00ED2C45">
        <w:t>ROR ID</w:t>
      </w:r>
      <w:r w:rsidR="00016500" w:rsidRPr="00ED2C45">
        <w:t>:</w:t>
      </w:r>
    </w:p>
    <w:p w14:paraId="3586FDC2" w14:textId="61C7D435" w:rsidR="002F009D" w:rsidRPr="00ED2C45" w:rsidRDefault="002F009D" w:rsidP="007405DF">
      <w:pPr>
        <w:pStyle w:val="Balk1"/>
        <w:rPr>
          <w:rFonts w:ascii="Gentium Plus" w:hAnsi="Gentium Plus" w:cs="Gentium Plus"/>
        </w:rPr>
      </w:pPr>
      <w:r w:rsidRPr="00ED2C45">
        <w:rPr>
          <w:rFonts w:ascii="Gentium Plus" w:hAnsi="Gentium Plus" w:cs="Gentium Plus"/>
        </w:rPr>
        <w:t>Öz</w:t>
      </w:r>
    </w:p>
    <w:p w14:paraId="76AB53A3" w14:textId="390C2AC1" w:rsidR="007405DF" w:rsidRPr="00ED2C45" w:rsidRDefault="00F76C6A" w:rsidP="007405DF">
      <w:pPr>
        <w:pStyle w:val="z-Abstract"/>
        <w:rPr>
          <w:rFonts w:cs="Gentium Plus"/>
        </w:rPr>
      </w:pPr>
      <w:r w:rsidRPr="00ED2C45">
        <w:rPr>
          <w:rFonts w:cs="Gentium Plus"/>
          <w:lang w:val="tr-TR"/>
        </w:rPr>
        <w:t>[Özet buraya yazılmalı-yapıştırılmalı.</w:t>
      </w:r>
      <w:r w:rsidR="001374E5">
        <w:rPr>
          <w:rFonts w:cs="Gentium Plus"/>
          <w:lang w:val="tr-TR"/>
        </w:rPr>
        <w:t xml:space="preserve"> </w:t>
      </w:r>
      <w:r w:rsidR="001374E5" w:rsidRPr="00ED2C45">
        <w:rPr>
          <w:rFonts w:cs="Gentium Plus"/>
          <w:lang w:val="tr-TR"/>
        </w:rPr>
        <w:t>Özet buraya yazılmalı-yapıştırılmalı.</w:t>
      </w:r>
      <w:r w:rsidR="001374E5">
        <w:rPr>
          <w:rFonts w:cs="Gentium Plus"/>
          <w:lang w:val="tr-TR"/>
        </w:rPr>
        <w:t xml:space="preserve"> </w:t>
      </w:r>
      <w:r w:rsidR="001374E5" w:rsidRPr="00ED2C45">
        <w:rPr>
          <w:rFonts w:cs="Gentium Plus"/>
          <w:lang w:val="tr-TR"/>
        </w:rPr>
        <w:t>Özet buraya yazılmalı-yapıştırılmalı.</w:t>
      </w:r>
      <w:r w:rsidR="001374E5">
        <w:rPr>
          <w:rFonts w:cs="Gentium Plus"/>
          <w:lang w:val="tr-TR"/>
        </w:rPr>
        <w:t xml:space="preserve"> </w:t>
      </w:r>
      <w:r w:rsidR="001374E5" w:rsidRPr="00ED2C45">
        <w:rPr>
          <w:rFonts w:cs="Gentium Plus"/>
          <w:lang w:val="tr-TR"/>
        </w:rPr>
        <w:t>Özet buraya yazılmalı-yapıştırılmalı.</w:t>
      </w:r>
      <w:r w:rsidR="001374E5">
        <w:rPr>
          <w:rFonts w:cs="Gentium Plus"/>
          <w:lang w:val="tr-TR"/>
        </w:rPr>
        <w:t xml:space="preserve"> </w:t>
      </w:r>
      <w:r w:rsidR="001374E5" w:rsidRPr="00ED2C45">
        <w:rPr>
          <w:rFonts w:cs="Gentium Plus"/>
          <w:lang w:val="tr-TR"/>
        </w:rPr>
        <w:t>Özet buraya yazılmalı-yapıştırılmalı.</w:t>
      </w:r>
      <w:r w:rsidR="001374E5">
        <w:rPr>
          <w:rFonts w:cs="Gentium Plus"/>
          <w:lang w:val="tr-TR"/>
        </w:rPr>
        <w:t xml:space="preserve"> </w:t>
      </w:r>
      <w:r w:rsidRPr="00ED2C45">
        <w:rPr>
          <w:rFonts w:cs="Gentium Plus"/>
          <w:lang w:val="tr-TR"/>
        </w:rPr>
        <w:t>Özet buraya yazılmalı-yapıştırılmalı]</w:t>
      </w:r>
      <w:r w:rsidR="002F009D" w:rsidRPr="00ED2C45">
        <w:rPr>
          <w:rFonts w:cs="Gentium Plus"/>
        </w:rPr>
        <w:t>.</w:t>
      </w:r>
    </w:p>
    <w:p w14:paraId="260FEB5E" w14:textId="3E770298" w:rsidR="002F009D" w:rsidRPr="00ED2C45" w:rsidRDefault="002F009D" w:rsidP="007405DF">
      <w:pPr>
        <w:pStyle w:val="Balk1"/>
        <w:rPr>
          <w:rFonts w:ascii="Gentium Plus" w:hAnsi="Gentium Plus" w:cs="Gentium Plus"/>
        </w:rPr>
      </w:pPr>
      <w:r w:rsidRPr="00ED2C45">
        <w:rPr>
          <w:rFonts w:ascii="Gentium Plus" w:hAnsi="Gentium Plus" w:cs="Gentium Plus"/>
        </w:rPr>
        <w:t>Anahtar Kelimeler</w:t>
      </w:r>
    </w:p>
    <w:p w14:paraId="4BC52B65" w14:textId="75E2D550" w:rsidR="002F009D" w:rsidRPr="00ED2C45" w:rsidRDefault="00E42D97" w:rsidP="007405DF">
      <w:pPr>
        <w:pStyle w:val="Anahtar-kelimeler-keywords"/>
      </w:pPr>
      <w:r w:rsidRPr="00ED2C45">
        <w:t>Anahtar Kelime, Anahtar Kelime, Anahtar Kelime, Anahtar Kelime, Anahtar Kelime</w:t>
      </w:r>
    </w:p>
    <w:p w14:paraId="661EAF03" w14:textId="77777777" w:rsidR="002F009D" w:rsidRPr="00ED2C45" w:rsidRDefault="002F009D" w:rsidP="007405DF">
      <w:pPr>
        <w:pStyle w:val="Balk1"/>
        <w:rPr>
          <w:rFonts w:ascii="Gentium Plus" w:hAnsi="Gentium Plus" w:cs="Gentium Plus"/>
        </w:rPr>
      </w:pPr>
      <w:r w:rsidRPr="00ED2C45">
        <w:rPr>
          <w:rFonts w:ascii="Gentium Plus" w:hAnsi="Gentium Plus" w:cs="Gentium Plus"/>
        </w:rPr>
        <w:t>Atıf Bilgisi</w:t>
      </w:r>
    </w:p>
    <w:p w14:paraId="7B3B3967" w14:textId="78F71492" w:rsidR="00566A1F" w:rsidRPr="00ED2C45" w:rsidRDefault="007405DF" w:rsidP="00566A1F">
      <w:pPr>
        <w:pStyle w:val="Anahtar-kelimeler-keywords"/>
      </w:pPr>
      <w:r w:rsidRPr="00ED2C45">
        <w:t>Yazar Soyadı, Adı.</w:t>
      </w:r>
      <w:r w:rsidR="00095353">
        <w:t xml:space="preserve"> (Yıl)</w:t>
      </w:r>
      <w:r w:rsidR="003D52CC">
        <w:t>.</w:t>
      </w:r>
      <w:r w:rsidRPr="00ED2C45">
        <w:t xml:space="preserve"> Makale Adı. </w:t>
      </w:r>
      <w:r w:rsidR="00346269" w:rsidRPr="00346269">
        <w:t>Türkiye Medya Akademisi Dergisi, Sayı: 10 (Eylül 2025)</w:t>
      </w:r>
      <w:r w:rsidRPr="00ED2C45">
        <w:t xml:space="preserve">, İlk Sayfa-Son Sayfa. </w:t>
      </w:r>
      <w:hyperlink r:id="rId9" w:history="1">
        <w:r w:rsidR="00E42D97" w:rsidRPr="00ED2C45">
          <w:t>https://doi.org/</w:t>
        </w:r>
      </w:hyperlink>
    </w:p>
    <w:p w14:paraId="2426ABCD" w14:textId="77777777" w:rsidR="00E42D97" w:rsidRPr="00ED2C45" w:rsidRDefault="00E42D97" w:rsidP="00566A1F">
      <w:pPr>
        <w:pStyle w:val="Anahtar-kelimeler-keywords"/>
      </w:pPr>
    </w:p>
    <w:tbl>
      <w:tblPr>
        <w:tblStyle w:val="Makale"/>
        <w:tblW w:w="0" w:type="auto"/>
        <w:tblLayout w:type="fixed"/>
        <w:tblLook w:val="04A0" w:firstRow="1" w:lastRow="0" w:firstColumn="1" w:lastColumn="0" w:noHBand="0" w:noVBand="1"/>
      </w:tblPr>
      <w:tblGrid>
        <w:gridCol w:w="1696"/>
        <w:gridCol w:w="5096"/>
      </w:tblGrid>
      <w:tr w:rsidR="002F009D" w:rsidRPr="00ED2C45" w14:paraId="2835C596" w14:textId="77777777" w:rsidTr="00517D46">
        <w:tc>
          <w:tcPr>
            <w:tcW w:w="1696" w:type="dxa"/>
          </w:tcPr>
          <w:p w14:paraId="28E1F9FA" w14:textId="77777777" w:rsidR="002F009D" w:rsidRPr="00ED2C45" w:rsidRDefault="002F009D" w:rsidP="00B23F44">
            <w:pPr>
              <w:pStyle w:val="Makale-tablo"/>
              <w:rPr>
                <w:rFonts w:cs="Gentium Plus"/>
              </w:rPr>
            </w:pPr>
            <w:r w:rsidRPr="00ED2C45">
              <w:rPr>
                <w:rFonts w:cs="Gentium Plus"/>
              </w:rPr>
              <w:t>Geliş Tarihi</w:t>
            </w:r>
          </w:p>
        </w:tc>
        <w:tc>
          <w:tcPr>
            <w:tcW w:w="5096" w:type="dxa"/>
          </w:tcPr>
          <w:p w14:paraId="003FBCAC" w14:textId="02C389CD" w:rsidR="002F009D" w:rsidRPr="00ED2C45" w:rsidRDefault="00B23F44" w:rsidP="00B23F44">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00014B61">
              <w:rPr>
                <w:rFonts w:cs="Gentium Plus"/>
              </w:rPr>
              <w:t>5</w:t>
            </w:r>
          </w:p>
        </w:tc>
      </w:tr>
      <w:tr w:rsidR="002F009D" w:rsidRPr="00ED2C45" w14:paraId="454E9F8F" w14:textId="77777777" w:rsidTr="00517D46">
        <w:tc>
          <w:tcPr>
            <w:tcW w:w="1696" w:type="dxa"/>
          </w:tcPr>
          <w:p w14:paraId="31E9E0B0" w14:textId="77777777" w:rsidR="002F009D" w:rsidRPr="00ED2C45" w:rsidRDefault="002F009D" w:rsidP="00B23F44">
            <w:pPr>
              <w:pStyle w:val="Makale-tablo"/>
              <w:rPr>
                <w:rFonts w:cs="Gentium Plus"/>
              </w:rPr>
            </w:pPr>
            <w:r w:rsidRPr="00ED2C45">
              <w:rPr>
                <w:rFonts w:cs="Gentium Plus"/>
              </w:rPr>
              <w:t>Kabul Tarihi</w:t>
            </w:r>
          </w:p>
        </w:tc>
        <w:tc>
          <w:tcPr>
            <w:tcW w:w="5096" w:type="dxa"/>
          </w:tcPr>
          <w:p w14:paraId="745D95F4" w14:textId="29373AF4" w:rsidR="002F009D" w:rsidRPr="00ED2C45" w:rsidRDefault="00B23F44" w:rsidP="00B23F44">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00014B61">
              <w:rPr>
                <w:rFonts w:cs="Gentium Plus"/>
              </w:rPr>
              <w:t>5</w:t>
            </w:r>
            <w:r w:rsidR="002F009D" w:rsidRPr="00ED2C45">
              <w:rPr>
                <w:rFonts w:cs="Gentium Plus"/>
              </w:rPr>
              <w:t xml:space="preserve">                             </w:t>
            </w:r>
          </w:p>
        </w:tc>
      </w:tr>
      <w:tr w:rsidR="002F009D" w:rsidRPr="00ED2C45" w14:paraId="2A396D63" w14:textId="77777777" w:rsidTr="00517D46">
        <w:tc>
          <w:tcPr>
            <w:tcW w:w="1696" w:type="dxa"/>
          </w:tcPr>
          <w:p w14:paraId="744C1CC5" w14:textId="77777777" w:rsidR="002F009D" w:rsidRPr="00ED2C45" w:rsidRDefault="002F009D" w:rsidP="00B23F44">
            <w:pPr>
              <w:pStyle w:val="Makale-tablo"/>
              <w:rPr>
                <w:rFonts w:cs="Gentium Plus"/>
              </w:rPr>
            </w:pPr>
            <w:r w:rsidRPr="00ED2C45">
              <w:rPr>
                <w:rFonts w:cs="Gentium Plus"/>
              </w:rPr>
              <w:t>Yayım Tarihi</w:t>
            </w:r>
          </w:p>
        </w:tc>
        <w:tc>
          <w:tcPr>
            <w:tcW w:w="5096" w:type="dxa"/>
          </w:tcPr>
          <w:p w14:paraId="26F89A05" w14:textId="3A45291F" w:rsidR="002F009D" w:rsidRPr="00ED2C45" w:rsidRDefault="00B23F44" w:rsidP="00B23F44">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00014B61">
              <w:rPr>
                <w:rFonts w:cs="Gentium Plus"/>
              </w:rPr>
              <w:t>5</w:t>
            </w:r>
            <w:r w:rsidR="002F009D" w:rsidRPr="00ED2C45">
              <w:rPr>
                <w:rFonts w:cs="Gentium Plus"/>
              </w:rPr>
              <w:t xml:space="preserve">    </w:t>
            </w:r>
          </w:p>
        </w:tc>
      </w:tr>
      <w:tr w:rsidR="002F009D" w:rsidRPr="00ED2C45" w14:paraId="53AEE9B9" w14:textId="77777777" w:rsidTr="00517D46">
        <w:tc>
          <w:tcPr>
            <w:tcW w:w="1696" w:type="dxa"/>
          </w:tcPr>
          <w:p w14:paraId="782631F3" w14:textId="77777777" w:rsidR="002F009D" w:rsidRPr="00ED2C45" w:rsidRDefault="002F009D" w:rsidP="00B23F44">
            <w:pPr>
              <w:pStyle w:val="Makale-tablo"/>
              <w:rPr>
                <w:rFonts w:cs="Gentium Plus"/>
              </w:rPr>
            </w:pPr>
            <w:r w:rsidRPr="00ED2C45">
              <w:rPr>
                <w:rFonts w:cs="Gentium Plus"/>
              </w:rPr>
              <w:t>Değerlendirme</w:t>
            </w:r>
          </w:p>
        </w:tc>
        <w:tc>
          <w:tcPr>
            <w:tcW w:w="5096" w:type="dxa"/>
          </w:tcPr>
          <w:p w14:paraId="6571A409" w14:textId="2D5372AD" w:rsidR="002F009D" w:rsidRPr="00ED2C45" w:rsidRDefault="002F009D" w:rsidP="00B23F44">
            <w:pPr>
              <w:pStyle w:val="Makale-tablo"/>
              <w:rPr>
                <w:rFonts w:cs="Gentium Plus"/>
              </w:rPr>
            </w:pPr>
            <w:r w:rsidRPr="00ED2C45">
              <w:rPr>
                <w:rFonts w:cs="Gentium Plus"/>
              </w:rPr>
              <w:t>İki Dış Hakem / Çift Taraflı Körleme</w:t>
            </w:r>
          </w:p>
        </w:tc>
      </w:tr>
      <w:tr w:rsidR="002F009D" w:rsidRPr="00ED2C45" w14:paraId="4BE8ACE7" w14:textId="77777777" w:rsidTr="00517D46">
        <w:tc>
          <w:tcPr>
            <w:tcW w:w="1696" w:type="dxa"/>
          </w:tcPr>
          <w:p w14:paraId="78495318" w14:textId="77777777" w:rsidR="002F009D" w:rsidRPr="00ED2C45" w:rsidRDefault="002F009D" w:rsidP="00B23F44">
            <w:pPr>
              <w:pStyle w:val="Makale-tablo"/>
              <w:rPr>
                <w:rFonts w:cs="Gentium Plus"/>
              </w:rPr>
            </w:pPr>
            <w:r w:rsidRPr="00ED2C45">
              <w:rPr>
                <w:rFonts w:cs="Gentium Plus"/>
              </w:rPr>
              <w:t>Etik Beyan</w:t>
            </w:r>
          </w:p>
        </w:tc>
        <w:tc>
          <w:tcPr>
            <w:tcW w:w="5096" w:type="dxa"/>
          </w:tcPr>
          <w:p w14:paraId="3005A759" w14:textId="3E8A30B9" w:rsidR="002F009D" w:rsidRPr="00ED2C45" w:rsidRDefault="002F009D" w:rsidP="00B23F44">
            <w:pPr>
              <w:pStyle w:val="Makale-tablo"/>
              <w:rPr>
                <w:rFonts w:cs="Gentium Plus"/>
              </w:rPr>
            </w:pPr>
            <w:r w:rsidRPr="00ED2C45">
              <w:rPr>
                <w:rFonts w:cs="Gentium Plus"/>
              </w:rPr>
              <w:t xml:space="preserve">* Bu makale, </w:t>
            </w:r>
            <w:r w:rsidR="00E42D97" w:rsidRPr="00ED2C45">
              <w:rPr>
                <w:rFonts w:cs="Gentium Plus"/>
              </w:rPr>
              <w:t>…..</w:t>
            </w:r>
            <w:r w:rsidRPr="00ED2C45">
              <w:rPr>
                <w:rFonts w:cs="Gentium Plus"/>
              </w:rPr>
              <w:t xml:space="preserve"> Sempozyumu’nda sözlü olarak sunulan ancak tam metni yayımlanmayan “</w:t>
            </w:r>
            <w:r w:rsidR="00E42D97" w:rsidRPr="00ED2C45">
              <w:rPr>
                <w:rFonts w:cs="Gentium Plus"/>
              </w:rPr>
              <w:t>…..</w:t>
            </w:r>
            <w:r w:rsidRPr="00ED2C45">
              <w:rPr>
                <w:rFonts w:cs="Gentium Plus"/>
              </w:rPr>
              <w:t xml:space="preserve">” adlı tebliğin içeriği geliştirilerek ve kısmen değiştirilerek üretilmiş hâlidir. </w:t>
            </w:r>
          </w:p>
          <w:p w14:paraId="0A6FF3B3" w14:textId="77777777" w:rsidR="008B4A83" w:rsidRPr="00ED2C45" w:rsidRDefault="008B4A83" w:rsidP="00B23F44">
            <w:pPr>
              <w:pStyle w:val="Makale-tablo"/>
              <w:rPr>
                <w:rFonts w:cs="Gentium Plus"/>
              </w:rPr>
            </w:pPr>
            <w:r w:rsidRPr="00ED2C45">
              <w:rPr>
                <w:rFonts w:cs="Gentium Plus"/>
              </w:rPr>
              <w:t xml:space="preserve"> Bu çalışma … danışmanlığında … tarihinde sunduğumuz/tamamladığımız … başlıklı yüksek lisans/doktora tezi esas alınarak hazırlanmıştır. </w:t>
            </w:r>
          </w:p>
          <w:p w14:paraId="63F1BCE6" w14:textId="5AAF1971" w:rsidR="002F009D" w:rsidRPr="00ED2C45" w:rsidRDefault="002F009D" w:rsidP="00B23F44">
            <w:pPr>
              <w:pStyle w:val="Makale-tablo"/>
              <w:rPr>
                <w:rFonts w:cs="Gentium Plus"/>
              </w:rPr>
            </w:pPr>
            <w:r w:rsidRPr="00ED2C45">
              <w:rPr>
                <w:rFonts w:cs="Gentium Plus"/>
              </w:rPr>
              <w:t>Bu çalışmanın hazırlanma sürecinde bilimsel ve etik ilkelere uyulduğu ve yararlanılan tüm çalışmaların kaynakçada belirtildiği beyan olunur.</w:t>
            </w:r>
          </w:p>
        </w:tc>
      </w:tr>
      <w:tr w:rsidR="00BE71C6" w:rsidRPr="00ED2C45" w14:paraId="776549EA" w14:textId="77777777" w:rsidTr="00517D46">
        <w:tc>
          <w:tcPr>
            <w:tcW w:w="1696" w:type="dxa"/>
          </w:tcPr>
          <w:p w14:paraId="36B0F722" w14:textId="2E2BE6D2" w:rsidR="00BE71C6" w:rsidRPr="00ED2C45" w:rsidRDefault="00BE71C6" w:rsidP="00B23F44">
            <w:pPr>
              <w:pStyle w:val="Makale-tablo"/>
              <w:rPr>
                <w:rFonts w:cs="Gentium Plus"/>
              </w:rPr>
            </w:pPr>
            <w:r>
              <w:rPr>
                <w:rFonts w:cs="Gentium Plus"/>
              </w:rPr>
              <w:t>Yazar Katkıları</w:t>
            </w:r>
          </w:p>
        </w:tc>
        <w:tc>
          <w:tcPr>
            <w:tcW w:w="5096" w:type="dxa"/>
          </w:tcPr>
          <w:p w14:paraId="509F2AAF" w14:textId="77777777" w:rsidR="00BE71C6" w:rsidRDefault="00BE71C6" w:rsidP="00BE71C6">
            <w:pPr>
              <w:pStyle w:val="Makale-tablo"/>
              <w:rPr>
                <w:rFonts w:cs="Gentium Plus"/>
              </w:rPr>
            </w:pPr>
            <w:r>
              <w:rPr>
                <w:rFonts w:cs="Gentium Plus"/>
              </w:rPr>
              <w:t>Yazar İsmi (%50)</w:t>
            </w:r>
          </w:p>
          <w:p w14:paraId="3E059657" w14:textId="7E2BC65B" w:rsidR="00BE71C6" w:rsidRPr="00ED2C45" w:rsidRDefault="00BE71C6" w:rsidP="00BE71C6">
            <w:pPr>
              <w:pStyle w:val="Makale-tablo"/>
              <w:rPr>
                <w:rFonts w:cs="Gentium Plus"/>
              </w:rPr>
            </w:pPr>
            <w:r>
              <w:rPr>
                <w:rFonts w:cs="Gentium Plus"/>
              </w:rPr>
              <w:t>Yazar İsmi (%50)</w:t>
            </w:r>
          </w:p>
        </w:tc>
      </w:tr>
      <w:tr w:rsidR="00BE71C6" w:rsidRPr="00ED2C45" w14:paraId="39D4D2FF" w14:textId="77777777" w:rsidTr="00517D46">
        <w:tc>
          <w:tcPr>
            <w:tcW w:w="1696" w:type="dxa"/>
          </w:tcPr>
          <w:p w14:paraId="7CA4D328" w14:textId="501B16BA" w:rsidR="00BE71C6" w:rsidRPr="00ED2C45" w:rsidRDefault="00BE71C6" w:rsidP="00B23F44">
            <w:pPr>
              <w:pStyle w:val="Makale-tablo"/>
              <w:rPr>
                <w:rFonts w:cs="Gentium Plus"/>
              </w:rPr>
            </w:pPr>
            <w:r w:rsidRPr="00BE71C6">
              <w:rPr>
                <w:rFonts w:cs="Gentium Plus"/>
              </w:rPr>
              <w:t xml:space="preserve">Etik Komite Onayı  </w:t>
            </w:r>
          </w:p>
        </w:tc>
        <w:tc>
          <w:tcPr>
            <w:tcW w:w="5096" w:type="dxa"/>
          </w:tcPr>
          <w:p w14:paraId="5A4590E7" w14:textId="7832473A" w:rsidR="00BE71C6" w:rsidRPr="00ED2C45" w:rsidRDefault="00BE71C6" w:rsidP="00B23F44">
            <w:pPr>
              <w:pStyle w:val="Makale-tablo"/>
              <w:rPr>
                <w:rFonts w:cs="Gentium Plus"/>
              </w:rPr>
            </w:pPr>
            <w:r>
              <w:rPr>
                <w:rFonts w:cs="Gentium Plus"/>
              </w:rPr>
              <w:t>………………</w:t>
            </w:r>
            <w:r w:rsidRPr="00BE71C6">
              <w:rPr>
                <w:rFonts w:cs="Gentium Plus"/>
              </w:rPr>
              <w:t xml:space="preserve"> Etik Kurulu’nun </w:t>
            </w:r>
            <w:r>
              <w:rPr>
                <w:rFonts w:cs="Gentium Plus"/>
              </w:rPr>
              <w:t>00</w:t>
            </w:r>
            <w:r w:rsidRPr="00BE71C6">
              <w:rPr>
                <w:rFonts w:cs="Gentium Plus"/>
              </w:rPr>
              <w:t>.0</w:t>
            </w:r>
            <w:r>
              <w:rPr>
                <w:rFonts w:cs="Gentium Plus"/>
              </w:rPr>
              <w:t>0</w:t>
            </w:r>
            <w:r w:rsidRPr="00BE71C6">
              <w:rPr>
                <w:rFonts w:cs="Gentium Plus"/>
              </w:rPr>
              <w:t>.202</w:t>
            </w:r>
            <w:r>
              <w:rPr>
                <w:rFonts w:cs="Gentium Plus"/>
              </w:rPr>
              <w:t>5</w:t>
            </w:r>
            <w:r w:rsidRPr="00BE71C6">
              <w:rPr>
                <w:rFonts w:cs="Gentium Plus"/>
              </w:rPr>
              <w:t xml:space="preserve"> tarihli </w:t>
            </w:r>
            <w:r>
              <w:rPr>
                <w:rFonts w:cs="Gentium Plus"/>
              </w:rPr>
              <w:t>………</w:t>
            </w:r>
            <w:r w:rsidRPr="00BE71C6">
              <w:rPr>
                <w:rFonts w:cs="Gentium Plus"/>
              </w:rPr>
              <w:t xml:space="preserve"> sayılı kararıyla gerekli etik izinler alınmıştır. Ayrıca, çalışmada Helsinki Bildirgesi’ndeki araştırma ilkelerine bağlı kalınmıştır.  </w:t>
            </w:r>
          </w:p>
        </w:tc>
      </w:tr>
      <w:tr w:rsidR="002F009D" w:rsidRPr="00ED2C45" w14:paraId="2DA3108C" w14:textId="77777777" w:rsidTr="00517D46">
        <w:tc>
          <w:tcPr>
            <w:tcW w:w="1696" w:type="dxa"/>
          </w:tcPr>
          <w:p w14:paraId="383E0298" w14:textId="77777777" w:rsidR="002F009D" w:rsidRPr="00ED2C45" w:rsidRDefault="002F009D" w:rsidP="00B23F44">
            <w:pPr>
              <w:pStyle w:val="Makale-tablo"/>
              <w:rPr>
                <w:rFonts w:cs="Gentium Plus"/>
              </w:rPr>
            </w:pPr>
            <w:r w:rsidRPr="00ED2C45">
              <w:rPr>
                <w:rFonts w:cs="Gentium Plus"/>
              </w:rPr>
              <w:t>Benzerlik Taraması</w:t>
            </w:r>
          </w:p>
        </w:tc>
        <w:tc>
          <w:tcPr>
            <w:tcW w:w="5096" w:type="dxa"/>
          </w:tcPr>
          <w:p w14:paraId="3DF6518B" w14:textId="77777777" w:rsidR="002F009D" w:rsidRPr="00ED2C45" w:rsidRDefault="002F009D" w:rsidP="00B23F44">
            <w:pPr>
              <w:pStyle w:val="Makale-tablo"/>
              <w:rPr>
                <w:rFonts w:cs="Gentium Plus"/>
              </w:rPr>
            </w:pPr>
            <w:r w:rsidRPr="00ED2C45">
              <w:rPr>
                <w:rFonts w:cs="Gentium Plus"/>
              </w:rPr>
              <w:t>Yapıldı – Turnitin</w:t>
            </w:r>
          </w:p>
        </w:tc>
      </w:tr>
      <w:tr w:rsidR="002F009D" w:rsidRPr="00ED2C45" w14:paraId="5CACD714" w14:textId="77777777" w:rsidTr="00517D46">
        <w:tc>
          <w:tcPr>
            <w:tcW w:w="1696" w:type="dxa"/>
          </w:tcPr>
          <w:p w14:paraId="63BE9689" w14:textId="77777777" w:rsidR="002F009D" w:rsidRPr="00ED2C45" w:rsidRDefault="002F009D" w:rsidP="00B23F44">
            <w:pPr>
              <w:pStyle w:val="Makale-tablo"/>
              <w:rPr>
                <w:rFonts w:cs="Gentium Plus"/>
              </w:rPr>
            </w:pPr>
            <w:r w:rsidRPr="00ED2C45">
              <w:rPr>
                <w:rFonts w:cs="Gentium Plus"/>
              </w:rPr>
              <w:t>Etik Bildirim</w:t>
            </w:r>
          </w:p>
        </w:tc>
        <w:tc>
          <w:tcPr>
            <w:tcW w:w="5096" w:type="dxa"/>
          </w:tcPr>
          <w:p w14:paraId="21A1F125" w14:textId="256FEFF4" w:rsidR="002F009D" w:rsidRPr="00ED2C45" w:rsidRDefault="00646CD2" w:rsidP="00B23F44">
            <w:pPr>
              <w:pStyle w:val="Makale-tablo"/>
              <w:rPr>
                <w:rFonts w:cs="Gentium Plus"/>
              </w:rPr>
            </w:pPr>
            <w:r w:rsidRPr="00646CD2">
              <w:rPr>
                <w:rFonts w:cs="Gentium Plus"/>
              </w:rPr>
              <w:t>admin@turkiyemedyakaademisi.com</w:t>
            </w:r>
          </w:p>
        </w:tc>
      </w:tr>
      <w:tr w:rsidR="002F009D" w:rsidRPr="00ED2C45" w14:paraId="26F87D8E" w14:textId="77777777" w:rsidTr="00517D46">
        <w:tc>
          <w:tcPr>
            <w:tcW w:w="1696" w:type="dxa"/>
          </w:tcPr>
          <w:p w14:paraId="6DC414C5" w14:textId="77777777" w:rsidR="002F009D" w:rsidRPr="00ED2C45" w:rsidRDefault="002F009D" w:rsidP="00B23F44">
            <w:pPr>
              <w:pStyle w:val="Makale-tablo"/>
              <w:rPr>
                <w:rFonts w:cs="Gentium Plus"/>
              </w:rPr>
            </w:pPr>
            <w:r w:rsidRPr="00ED2C45">
              <w:rPr>
                <w:rFonts w:cs="Gentium Plus"/>
              </w:rPr>
              <w:lastRenderedPageBreak/>
              <w:t>Çıkar Çatışması</w:t>
            </w:r>
          </w:p>
        </w:tc>
        <w:tc>
          <w:tcPr>
            <w:tcW w:w="5096" w:type="dxa"/>
          </w:tcPr>
          <w:p w14:paraId="165DC919" w14:textId="77777777" w:rsidR="002F009D" w:rsidRPr="00ED2C45" w:rsidRDefault="002F009D" w:rsidP="00B23F44">
            <w:pPr>
              <w:pStyle w:val="Makale-tablo"/>
              <w:rPr>
                <w:rFonts w:cs="Gentium Plus"/>
              </w:rPr>
            </w:pPr>
            <w:r w:rsidRPr="00ED2C45">
              <w:rPr>
                <w:rFonts w:cs="Gentium Plus"/>
              </w:rPr>
              <w:t>Çıkar çatışması beyan edilmemiştir.</w:t>
            </w:r>
          </w:p>
        </w:tc>
      </w:tr>
      <w:tr w:rsidR="002F009D" w:rsidRPr="00ED2C45" w14:paraId="7D25599C" w14:textId="77777777" w:rsidTr="00517D46">
        <w:tc>
          <w:tcPr>
            <w:tcW w:w="1696" w:type="dxa"/>
          </w:tcPr>
          <w:p w14:paraId="25F57047" w14:textId="77777777" w:rsidR="002F009D" w:rsidRPr="00ED2C45" w:rsidRDefault="002F009D" w:rsidP="00B23F44">
            <w:pPr>
              <w:pStyle w:val="Makale-tablo"/>
              <w:rPr>
                <w:rFonts w:cs="Gentium Plus"/>
              </w:rPr>
            </w:pPr>
            <w:r w:rsidRPr="00ED2C45">
              <w:rPr>
                <w:rFonts w:cs="Gentium Plus"/>
              </w:rPr>
              <w:t>Finansman</w:t>
            </w:r>
          </w:p>
        </w:tc>
        <w:tc>
          <w:tcPr>
            <w:tcW w:w="5096" w:type="dxa"/>
          </w:tcPr>
          <w:p w14:paraId="53E11667" w14:textId="77777777" w:rsidR="002F009D" w:rsidRPr="00ED2C45" w:rsidRDefault="002F009D" w:rsidP="00B23F44">
            <w:pPr>
              <w:pStyle w:val="Makale-tablo"/>
              <w:rPr>
                <w:rFonts w:cs="Gentium Plus"/>
              </w:rPr>
            </w:pPr>
            <w:r w:rsidRPr="00ED2C45">
              <w:rPr>
                <w:rFonts w:cs="Gentium Plus"/>
              </w:rPr>
              <w:t>Bu araştırmayı desteklemek için dış fon kullanılmamıştır.</w:t>
            </w:r>
          </w:p>
        </w:tc>
      </w:tr>
      <w:tr w:rsidR="002F009D" w:rsidRPr="00ED2C45" w14:paraId="6304D170" w14:textId="77777777" w:rsidTr="00517D46">
        <w:tc>
          <w:tcPr>
            <w:tcW w:w="1696" w:type="dxa"/>
          </w:tcPr>
          <w:p w14:paraId="1CEBC0F7" w14:textId="77777777" w:rsidR="002F009D" w:rsidRPr="00ED2C45" w:rsidRDefault="002F009D" w:rsidP="00B23F44">
            <w:pPr>
              <w:pStyle w:val="Makale-tablo"/>
              <w:rPr>
                <w:rFonts w:cs="Gentium Plus"/>
              </w:rPr>
            </w:pPr>
            <w:r w:rsidRPr="00ED2C45">
              <w:rPr>
                <w:rFonts w:cs="Gentium Plus"/>
              </w:rPr>
              <w:t>Telif Hakkı &amp; Lisans</w:t>
            </w:r>
          </w:p>
        </w:tc>
        <w:tc>
          <w:tcPr>
            <w:tcW w:w="5096" w:type="dxa"/>
          </w:tcPr>
          <w:p w14:paraId="1B5690FC" w14:textId="77777777" w:rsidR="002F009D" w:rsidRPr="00ED2C45" w:rsidRDefault="002F009D" w:rsidP="00B23F44">
            <w:pPr>
              <w:pStyle w:val="Makale-tablo"/>
              <w:rPr>
                <w:rFonts w:cs="Gentium Plus"/>
              </w:rPr>
            </w:pPr>
            <w:r w:rsidRPr="00ED2C45">
              <w:rPr>
                <w:rFonts w:cs="Gentium Plus"/>
              </w:rPr>
              <w:t xml:space="preserve">Yazarlar dergide yayınlanan çalışmalarının telif hakkına sahiptirler ve çalışmaları </w:t>
            </w:r>
            <w:hyperlink r:id="rId10" w:history="1">
              <w:r w:rsidRPr="00646CD2">
                <w:rPr>
                  <w:rFonts w:cs="Gentium Plus"/>
                  <w:b/>
                  <w:bCs/>
                  <w:sz w:val="18"/>
                  <w:szCs w:val="18"/>
                </w:rPr>
                <w:t>CC BY-NC 4.0</w:t>
              </w:r>
            </w:hyperlink>
            <w:r w:rsidRPr="00ED2C45">
              <w:rPr>
                <w:rFonts w:cs="Gentium Plus"/>
              </w:rPr>
              <w:t xml:space="preserve">  lisansı altında yayımlanmaktadır.</w:t>
            </w:r>
          </w:p>
        </w:tc>
      </w:tr>
    </w:tbl>
    <w:p w14:paraId="4AE390E0" w14:textId="77777777" w:rsidR="002F009D" w:rsidRPr="00ED2C45" w:rsidRDefault="002F009D" w:rsidP="002F009D">
      <w:pPr>
        <w:keepNext/>
        <w:spacing w:line="223" w:lineRule="auto"/>
        <w:jc w:val="both"/>
        <w:rPr>
          <w:rFonts w:ascii="Gentium Plus" w:hAnsi="Gentium Plus" w:cs="Gentium Plus"/>
          <w:spacing w:val="-2"/>
          <w:sz w:val="19"/>
          <w:szCs w:val="19"/>
        </w:rPr>
        <w:sectPr w:rsidR="002F009D" w:rsidRPr="00ED2C45" w:rsidSect="002068A0">
          <w:headerReference w:type="even" r:id="rId11"/>
          <w:headerReference w:type="default" r:id="rId12"/>
          <w:footerReference w:type="even" r:id="rId13"/>
          <w:footerReference w:type="default" r:id="rId14"/>
          <w:headerReference w:type="first" r:id="rId15"/>
          <w:footerReference w:type="first" r:id="rId16"/>
          <w:pgSz w:w="9061" w:h="13602" w:code="155"/>
          <w:pgMar w:top="1418" w:right="1021" w:bottom="680" w:left="1021" w:header="709" w:footer="0" w:gutter="0"/>
          <w:pgNumType w:start="1"/>
          <w:cols w:space="708"/>
          <w:titlePg/>
          <w:docGrid w:linePitch="360"/>
        </w:sectPr>
      </w:pPr>
    </w:p>
    <w:p w14:paraId="3E80BA39" w14:textId="6B74F173" w:rsidR="00646CD2" w:rsidRDefault="00646CD2" w:rsidP="00E42D97">
      <w:pPr>
        <w:pStyle w:val="MakaleBal"/>
      </w:pPr>
      <w:r>
        <w:rPr>
          <w:b w:val="0"/>
          <w:noProof/>
        </w:rPr>
        <w:lastRenderedPageBreak/>
        <w:drawing>
          <wp:inline distT="0" distB="0" distL="0" distR="0" wp14:anchorId="005FB354" wp14:editId="726F5C61">
            <wp:extent cx="2218472" cy="720000"/>
            <wp:effectExtent l="0" t="0" r="0" b="0"/>
            <wp:docPr id="438439172" name="Resim 1" descr="metin, yazı tipi, grafik, 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45499" name="Resim 1" descr="metin, yazı tipi, grafik, ekran görüntüsü içeren bir resim&#10;&#10;Açıklama otomatik olarak oluşturuldu"/>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8472" cy="720000"/>
                    </a:xfrm>
                    <a:prstGeom prst="rect">
                      <a:avLst/>
                    </a:prstGeom>
                  </pic:spPr>
                </pic:pic>
              </a:graphicData>
            </a:graphic>
          </wp:inline>
        </w:drawing>
      </w:r>
    </w:p>
    <w:p w14:paraId="0800F72C" w14:textId="7149FD20" w:rsidR="00F76C6A" w:rsidRPr="00ED2C45" w:rsidRDefault="00E42D97" w:rsidP="00E42D97">
      <w:pPr>
        <w:pStyle w:val="MakaleBal"/>
      </w:pPr>
      <w:r w:rsidRPr="00ED2C45">
        <w:t>Manuscript Title</w:t>
      </w:r>
      <w:r w:rsidR="00F76C6A" w:rsidRPr="00ED2C45">
        <w:t>*</w:t>
      </w:r>
    </w:p>
    <w:p w14:paraId="2816F84D" w14:textId="7A0F7D87" w:rsidR="00F76C6A" w:rsidRPr="00ED2C45" w:rsidRDefault="00E42D97" w:rsidP="00F76C6A">
      <w:pPr>
        <w:pStyle w:val="YazarAd-Kurumu"/>
      </w:pPr>
      <w:r w:rsidRPr="00ED2C45">
        <w:t>Name Surname</w:t>
      </w:r>
      <w:r w:rsidR="00F76C6A" w:rsidRPr="00ED2C45">
        <w:t xml:space="preserve"> | ORCID</w:t>
      </w:r>
      <w:r w:rsidRPr="00ED2C45">
        <w:t xml:space="preserve"> </w:t>
      </w:r>
      <w:r w:rsidR="00F76C6A" w:rsidRPr="00ED2C45">
        <w:t xml:space="preserve"> | E</w:t>
      </w:r>
      <w:r w:rsidRPr="00ED2C45">
        <w:t>mail</w:t>
      </w:r>
    </w:p>
    <w:p w14:paraId="144066FC" w14:textId="1939F534" w:rsidR="00F76C6A" w:rsidRPr="00ED2C45" w:rsidRDefault="00E42D97" w:rsidP="00F76C6A">
      <w:pPr>
        <w:pStyle w:val="YazarAd-Kurumu"/>
      </w:pPr>
      <w:r w:rsidRPr="00ED2C45">
        <w:t>University Name</w:t>
      </w:r>
      <w:r w:rsidR="00F76C6A" w:rsidRPr="00ED2C45">
        <w:t>, Fa</w:t>
      </w:r>
      <w:r w:rsidRPr="00ED2C45">
        <w:t>culty Name</w:t>
      </w:r>
      <w:r w:rsidR="00F76C6A" w:rsidRPr="00ED2C45">
        <w:t xml:space="preserve">, </w:t>
      </w:r>
      <w:r w:rsidRPr="00ED2C45">
        <w:t>Department Name</w:t>
      </w:r>
      <w:r w:rsidR="00F76C6A" w:rsidRPr="00ED2C45">
        <w:t xml:space="preserve">, </w:t>
      </w:r>
      <w:r w:rsidRPr="00ED2C45">
        <w:t>City</w:t>
      </w:r>
      <w:r w:rsidR="00F76C6A" w:rsidRPr="00ED2C45">
        <w:t xml:space="preserve">, </w:t>
      </w:r>
      <w:r w:rsidRPr="00ED2C45">
        <w:t>Country</w:t>
      </w:r>
    </w:p>
    <w:p w14:paraId="05BB9031" w14:textId="77777777" w:rsidR="00F76C6A" w:rsidRPr="00ED2C45" w:rsidRDefault="00F76C6A" w:rsidP="00F76C6A">
      <w:pPr>
        <w:pStyle w:val="YazarAd-Kurumu"/>
      </w:pPr>
      <w:r w:rsidRPr="00ED2C45">
        <w:t xml:space="preserve">ROR ID: </w:t>
      </w:r>
    </w:p>
    <w:p w14:paraId="4466F86A" w14:textId="05B8277F" w:rsidR="002F009D" w:rsidRPr="00ED2C45" w:rsidRDefault="002F009D" w:rsidP="00F76C6A">
      <w:pPr>
        <w:pStyle w:val="Balk1"/>
        <w:rPr>
          <w:rFonts w:ascii="Gentium Plus" w:hAnsi="Gentium Plus" w:cs="Gentium Plus"/>
        </w:rPr>
      </w:pPr>
      <w:r w:rsidRPr="00ED2C45">
        <w:rPr>
          <w:rFonts w:ascii="Gentium Plus" w:hAnsi="Gentium Plus" w:cs="Gentium Plus"/>
        </w:rPr>
        <w:t>Abstract</w:t>
      </w:r>
    </w:p>
    <w:p w14:paraId="3D54E5A8" w14:textId="55E501A0" w:rsidR="002F009D" w:rsidRPr="00ED2C45" w:rsidRDefault="00F76C6A" w:rsidP="00F76C6A">
      <w:pPr>
        <w:pStyle w:val="Oz-abstract-metni"/>
        <w:rPr>
          <w:lang w:val="en-US"/>
        </w:rPr>
      </w:pPr>
      <w:r w:rsidRPr="00ED2C45">
        <w:t>[</w:t>
      </w:r>
      <w:r w:rsidR="00E42D97" w:rsidRPr="00ED2C45">
        <w:t>The abstract should be written and pasted here. The abstract should be written and pasted here. The abstract should be written and pasted here. The abstract should be written and pasted here. The abstract should be written and pasted here</w:t>
      </w:r>
      <w:r w:rsidRPr="00ED2C45">
        <w:t>]</w:t>
      </w:r>
      <w:r w:rsidR="002F009D" w:rsidRPr="00ED2C45">
        <w:rPr>
          <w:lang w:val="en-US"/>
        </w:rPr>
        <w:t>.</w:t>
      </w:r>
    </w:p>
    <w:p w14:paraId="7CFB2E20" w14:textId="77777777" w:rsidR="002F009D" w:rsidRPr="00ED2C45" w:rsidRDefault="002F009D" w:rsidP="00F76C6A">
      <w:pPr>
        <w:pStyle w:val="Balk1"/>
        <w:rPr>
          <w:rFonts w:ascii="Gentium Plus" w:hAnsi="Gentium Plus" w:cs="Gentium Plus"/>
        </w:rPr>
      </w:pPr>
      <w:r w:rsidRPr="00ED2C45">
        <w:rPr>
          <w:rFonts w:ascii="Gentium Plus" w:hAnsi="Gentium Plus" w:cs="Gentium Plus"/>
        </w:rPr>
        <w:t>Keywords</w:t>
      </w:r>
    </w:p>
    <w:p w14:paraId="4B25887F" w14:textId="0F14D59C" w:rsidR="002F009D" w:rsidRPr="00ED2C45" w:rsidRDefault="00E42D97" w:rsidP="00F76C6A">
      <w:pPr>
        <w:pStyle w:val="Anahtar-kelimeler-keywords"/>
        <w:rPr>
          <w:lang w:val="en-US"/>
        </w:rPr>
      </w:pPr>
      <w:r w:rsidRPr="00ED2C45">
        <w:t>Keyword, Keyword, Keyword, Keyword, Keyword, Keyword</w:t>
      </w:r>
    </w:p>
    <w:p w14:paraId="79F2482D" w14:textId="77777777" w:rsidR="002F009D" w:rsidRPr="00ED2C45" w:rsidRDefault="002F009D" w:rsidP="002F009D">
      <w:pPr>
        <w:pStyle w:val="Balk1"/>
        <w:keepLines w:val="0"/>
        <w:rPr>
          <w:rFonts w:ascii="Gentium Plus" w:hAnsi="Gentium Plus" w:cs="Gentium Plus"/>
          <w:b w:val="0"/>
          <w:spacing w:val="-2"/>
          <w:sz w:val="19"/>
          <w:szCs w:val="19"/>
          <w:lang w:val="en-US"/>
        </w:rPr>
      </w:pPr>
      <w:r w:rsidRPr="00ED2C45">
        <w:rPr>
          <w:rFonts w:ascii="Gentium Plus" w:hAnsi="Gentium Plus" w:cs="Gentium Plus"/>
          <w:spacing w:val="-2"/>
          <w:sz w:val="19"/>
          <w:szCs w:val="19"/>
          <w:lang w:val="en-US"/>
        </w:rPr>
        <w:t>Citation</w:t>
      </w:r>
    </w:p>
    <w:p w14:paraId="7ABFDAFC" w14:textId="235C8DC3" w:rsidR="00F76C6A" w:rsidRPr="00ED2C45" w:rsidRDefault="00F76C6A" w:rsidP="00F76C6A">
      <w:pPr>
        <w:pStyle w:val="AtfBilgisi"/>
      </w:pPr>
      <w:r w:rsidRPr="00ED2C45">
        <w:t>Surname, Name. “Title”.Journal Name</w:t>
      </w:r>
      <w:r w:rsidR="00346269">
        <w:t>,</w:t>
      </w:r>
      <w:r w:rsidRPr="00ED2C45">
        <w:t xml:space="preserve"> Isuue (Month Year), First page-</w:t>
      </w:r>
      <w:r w:rsidR="00517D46" w:rsidRPr="00ED2C45">
        <w:t>last page</w:t>
      </w:r>
      <w:r w:rsidRPr="00ED2C45">
        <w:t xml:space="preserve">. </w:t>
      </w:r>
    </w:p>
    <w:p w14:paraId="53F04E52" w14:textId="36F60359" w:rsidR="00E42D97" w:rsidRPr="00ED2C45" w:rsidRDefault="00E42D97" w:rsidP="00E42D97">
      <w:pPr>
        <w:pStyle w:val="Anahtar-kelimeler-keywords"/>
      </w:pPr>
      <w:hyperlink r:id="rId17" w:history="1">
        <w:r w:rsidRPr="00ED2C45">
          <w:t>https://doi.org/</w:t>
        </w:r>
      </w:hyperlink>
    </w:p>
    <w:p w14:paraId="646B2E55" w14:textId="77777777" w:rsidR="00E42D97" w:rsidRPr="00ED2C45" w:rsidRDefault="00E42D97" w:rsidP="00E42D97">
      <w:pPr>
        <w:pStyle w:val="Anahtar-kelimeler-keywords"/>
      </w:pPr>
    </w:p>
    <w:tbl>
      <w:tblPr>
        <w:tblW w:w="0" w:type="auto"/>
        <w:tblLayout w:type="fixed"/>
        <w:tblLook w:val="04A0" w:firstRow="1" w:lastRow="0" w:firstColumn="1" w:lastColumn="0" w:noHBand="0" w:noVBand="1"/>
      </w:tblPr>
      <w:tblGrid>
        <w:gridCol w:w="1838"/>
        <w:gridCol w:w="5090"/>
      </w:tblGrid>
      <w:tr w:rsidR="002F009D" w:rsidRPr="00ED2C45" w14:paraId="2FEC641A" w14:textId="77777777" w:rsidTr="00E42D97">
        <w:tc>
          <w:tcPr>
            <w:tcW w:w="1838" w:type="dxa"/>
            <w:vAlign w:val="center"/>
          </w:tcPr>
          <w:p w14:paraId="63A0385B" w14:textId="7403C311" w:rsidR="002F009D" w:rsidRPr="00ED2C45" w:rsidRDefault="002F009D" w:rsidP="00B23F44">
            <w:pPr>
              <w:pStyle w:val="Makale-tablo"/>
              <w:rPr>
                <w:rFonts w:cs="Gentium Plus"/>
              </w:rPr>
            </w:pPr>
            <w:r w:rsidRPr="00ED2C45">
              <w:rPr>
                <w:rFonts w:cs="Gentium Plus"/>
              </w:rPr>
              <w:t>Date of Submission</w:t>
            </w:r>
          </w:p>
        </w:tc>
        <w:tc>
          <w:tcPr>
            <w:tcW w:w="5090" w:type="dxa"/>
            <w:vAlign w:val="center"/>
          </w:tcPr>
          <w:p w14:paraId="149EECBA" w14:textId="71959712"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00014B61">
              <w:rPr>
                <w:rFonts w:cs="Gentium Plus"/>
              </w:rPr>
              <w:t>5</w:t>
            </w:r>
          </w:p>
        </w:tc>
      </w:tr>
      <w:tr w:rsidR="002F009D" w:rsidRPr="00ED2C45" w14:paraId="39342FD0" w14:textId="77777777" w:rsidTr="00E42D97">
        <w:tc>
          <w:tcPr>
            <w:tcW w:w="1838" w:type="dxa"/>
            <w:vAlign w:val="center"/>
          </w:tcPr>
          <w:p w14:paraId="1AC90CB1" w14:textId="77777777" w:rsidR="002F009D" w:rsidRPr="00ED2C45" w:rsidRDefault="002F009D" w:rsidP="00B23F44">
            <w:pPr>
              <w:pStyle w:val="Makale-tablo"/>
              <w:rPr>
                <w:rFonts w:cs="Gentium Plus"/>
              </w:rPr>
            </w:pPr>
            <w:r w:rsidRPr="00ED2C45">
              <w:rPr>
                <w:rFonts w:cs="Gentium Plus"/>
              </w:rPr>
              <w:t>Date of Acceptance</w:t>
            </w:r>
          </w:p>
        </w:tc>
        <w:tc>
          <w:tcPr>
            <w:tcW w:w="5090" w:type="dxa"/>
            <w:vAlign w:val="center"/>
          </w:tcPr>
          <w:p w14:paraId="2DF8B493" w14:textId="08690F8A"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00014B61">
              <w:rPr>
                <w:rFonts w:cs="Gentium Plus"/>
              </w:rPr>
              <w:t>5</w:t>
            </w:r>
            <w:r w:rsidR="002F009D" w:rsidRPr="00ED2C45">
              <w:rPr>
                <w:rFonts w:cs="Gentium Plus"/>
              </w:rPr>
              <w:t xml:space="preserve">                                </w:t>
            </w:r>
          </w:p>
        </w:tc>
      </w:tr>
      <w:tr w:rsidR="002F009D" w:rsidRPr="00ED2C45" w14:paraId="15236BD3" w14:textId="77777777" w:rsidTr="00E42D97">
        <w:tc>
          <w:tcPr>
            <w:tcW w:w="1838" w:type="dxa"/>
            <w:vAlign w:val="center"/>
          </w:tcPr>
          <w:p w14:paraId="221B122F" w14:textId="77777777" w:rsidR="002F009D" w:rsidRPr="00ED2C45" w:rsidRDefault="002F009D" w:rsidP="00B23F44">
            <w:pPr>
              <w:pStyle w:val="Makale-tablo"/>
              <w:rPr>
                <w:rFonts w:cs="Gentium Plus"/>
                <w:lang w:val="en-US"/>
              </w:rPr>
            </w:pPr>
            <w:r w:rsidRPr="00ED2C45">
              <w:rPr>
                <w:rFonts w:cs="Gentium Plus"/>
                <w:lang w:val="en-US"/>
              </w:rPr>
              <w:t>Date of Publication</w:t>
            </w:r>
          </w:p>
        </w:tc>
        <w:tc>
          <w:tcPr>
            <w:tcW w:w="5090" w:type="dxa"/>
            <w:vAlign w:val="center"/>
          </w:tcPr>
          <w:p w14:paraId="039563D4" w14:textId="488D3B93"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00014B61">
              <w:rPr>
                <w:rFonts w:cs="Gentium Plus"/>
              </w:rPr>
              <w:t>5</w:t>
            </w:r>
            <w:r w:rsidR="002F009D" w:rsidRPr="00ED2C45">
              <w:rPr>
                <w:rFonts w:cs="Gentium Plus"/>
              </w:rPr>
              <w:t xml:space="preserve">    </w:t>
            </w:r>
          </w:p>
        </w:tc>
      </w:tr>
      <w:tr w:rsidR="002F009D" w:rsidRPr="00ED2C45" w14:paraId="5E14CD7C" w14:textId="77777777" w:rsidTr="00E42D97">
        <w:tc>
          <w:tcPr>
            <w:tcW w:w="1838" w:type="dxa"/>
            <w:vAlign w:val="center"/>
          </w:tcPr>
          <w:p w14:paraId="0AEC2CC9" w14:textId="77777777" w:rsidR="002F009D" w:rsidRPr="00ED2C45" w:rsidRDefault="002F009D" w:rsidP="00B23F44">
            <w:pPr>
              <w:pStyle w:val="Makale-tablo"/>
              <w:rPr>
                <w:rFonts w:cs="Gentium Plus"/>
              </w:rPr>
            </w:pPr>
            <w:r w:rsidRPr="00ED2C45">
              <w:rPr>
                <w:rFonts w:cs="Gentium Plus"/>
              </w:rPr>
              <w:t>Peer-Review</w:t>
            </w:r>
          </w:p>
        </w:tc>
        <w:tc>
          <w:tcPr>
            <w:tcW w:w="5090" w:type="dxa"/>
            <w:vAlign w:val="center"/>
          </w:tcPr>
          <w:p w14:paraId="1A377F21" w14:textId="77777777" w:rsidR="002F009D" w:rsidRPr="00ED2C45" w:rsidRDefault="002F009D" w:rsidP="00B23F44">
            <w:pPr>
              <w:pStyle w:val="Makale-tablo"/>
              <w:rPr>
                <w:rFonts w:cs="Gentium Plus"/>
              </w:rPr>
            </w:pPr>
            <w:r w:rsidRPr="00ED2C45">
              <w:rPr>
                <w:rFonts w:cs="Gentium Plus"/>
                <w:lang w:val="en-US"/>
              </w:rPr>
              <w:t>Double anonymized - Two External</w:t>
            </w:r>
          </w:p>
        </w:tc>
      </w:tr>
      <w:tr w:rsidR="002F009D" w:rsidRPr="00ED2C45" w14:paraId="7A6C3692" w14:textId="77777777" w:rsidTr="00E42D97">
        <w:tc>
          <w:tcPr>
            <w:tcW w:w="1838" w:type="dxa"/>
            <w:vAlign w:val="center"/>
          </w:tcPr>
          <w:p w14:paraId="5F1BE63C" w14:textId="77777777" w:rsidR="002F009D" w:rsidRPr="00ED2C45" w:rsidRDefault="002F009D" w:rsidP="00B23F44">
            <w:pPr>
              <w:pStyle w:val="Makale-tablo"/>
              <w:rPr>
                <w:rFonts w:cs="Gentium Plus"/>
                <w:lang w:val="en-US"/>
              </w:rPr>
            </w:pPr>
            <w:r w:rsidRPr="00ED2C45">
              <w:rPr>
                <w:rFonts w:cs="Gentium Plus"/>
                <w:lang w:val="en-US"/>
              </w:rPr>
              <w:t>Ethical Statement</w:t>
            </w:r>
          </w:p>
        </w:tc>
        <w:tc>
          <w:tcPr>
            <w:tcW w:w="5090" w:type="dxa"/>
            <w:vAlign w:val="center"/>
          </w:tcPr>
          <w:p w14:paraId="4C5C83FB" w14:textId="03E4BFDF" w:rsidR="002F009D" w:rsidRPr="00ED2C45" w:rsidRDefault="002F009D" w:rsidP="00B23F44">
            <w:pPr>
              <w:pStyle w:val="Makale-tablo"/>
              <w:rPr>
                <w:rFonts w:cs="Gentium Plus"/>
                <w:lang w:val="en-US"/>
              </w:rPr>
            </w:pPr>
            <w:r w:rsidRPr="00ED2C45">
              <w:rPr>
                <w:rFonts w:cs="Gentium Plus"/>
                <w:lang w:val="en-US"/>
              </w:rPr>
              <w:t>* This article is the revised and developed version of the unpublished conference presentation entitled “</w:t>
            </w:r>
            <w:r w:rsidR="00E42D97" w:rsidRPr="00ED2C45">
              <w:rPr>
                <w:rFonts w:cs="Gentium Plus"/>
                <w:lang w:val="en-US"/>
              </w:rPr>
              <w:t>….</w:t>
            </w:r>
            <w:r w:rsidRPr="00ED2C45">
              <w:rPr>
                <w:rFonts w:cs="Gentium Plus"/>
                <w:lang w:val="en-US"/>
              </w:rPr>
              <w:t xml:space="preserve">”, orally delivered at the </w:t>
            </w:r>
            <w:r w:rsidR="00E42D97" w:rsidRPr="00ED2C45">
              <w:rPr>
                <w:rFonts w:cs="Gentium Plus"/>
                <w:lang w:val="en-US"/>
              </w:rPr>
              <w:t>…..</w:t>
            </w:r>
            <w:r w:rsidRPr="00ED2C45">
              <w:rPr>
                <w:rFonts w:cs="Gentium Plus"/>
                <w:lang w:val="en-US"/>
              </w:rPr>
              <w:t xml:space="preserve"> Symposium</w:t>
            </w:r>
            <w:r w:rsidR="00E42D97" w:rsidRPr="00ED2C45">
              <w:rPr>
                <w:rFonts w:cs="Gentium Plus"/>
                <w:lang w:val="en-US"/>
              </w:rPr>
              <w:t>...</w:t>
            </w:r>
            <w:r w:rsidRPr="00ED2C45">
              <w:rPr>
                <w:rFonts w:cs="Gentium Plus"/>
                <w:lang w:val="en-US"/>
              </w:rPr>
              <w:t>.</w:t>
            </w:r>
          </w:p>
          <w:p w14:paraId="4261DC0F" w14:textId="3D6DEAF3" w:rsidR="008B4A83" w:rsidRPr="00ED2C45" w:rsidRDefault="008B4A83" w:rsidP="00B23F44">
            <w:pPr>
              <w:pStyle w:val="Makale-tablo"/>
              <w:rPr>
                <w:rFonts w:cs="Gentium Plus"/>
              </w:rPr>
            </w:pPr>
            <w:r w:rsidRPr="00ED2C45">
              <w:rPr>
                <w:rFonts w:cs="Gentium Plus"/>
              </w:rPr>
              <w:t>* This article is extracted from my master thesis/doctorate dissertation entitled “…”, supervised by … (Master’s Thesis/Ph.D. Dissertation,  … University, City/State, Year).</w:t>
            </w:r>
          </w:p>
          <w:p w14:paraId="14401B83" w14:textId="77777777" w:rsidR="002F009D" w:rsidRPr="00ED2C45" w:rsidRDefault="002F009D" w:rsidP="00B23F44">
            <w:pPr>
              <w:pStyle w:val="Makale-tablo"/>
              <w:rPr>
                <w:rFonts w:cs="Gentium Plus"/>
                <w:lang w:val="en-US"/>
              </w:rPr>
            </w:pPr>
            <w:r w:rsidRPr="00ED2C45">
              <w:rPr>
                <w:rFonts w:cs="Gentium Plus"/>
                <w:lang w:val="en-US"/>
              </w:rPr>
              <w:t>It is declared that scientific and ethical principles have been followed while carrying out and writing this study and that all the sources used have been properly cited.</w:t>
            </w:r>
          </w:p>
        </w:tc>
      </w:tr>
      <w:tr w:rsidR="00BE71C6" w:rsidRPr="00ED2C45" w14:paraId="28316C02" w14:textId="77777777" w:rsidTr="00E42D97">
        <w:tc>
          <w:tcPr>
            <w:tcW w:w="1838" w:type="dxa"/>
            <w:vAlign w:val="center"/>
          </w:tcPr>
          <w:p w14:paraId="57631632" w14:textId="0D0D5771" w:rsidR="00BE71C6" w:rsidRPr="00ED2C45" w:rsidRDefault="00BE71C6" w:rsidP="00B23F44">
            <w:pPr>
              <w:pStyle w:val="Makale-tablo"/>
              <w:rPr>
                <w:rFonts w:cs="Gentium Plus"/>
                <w:lang w:val="en-US"/>
              </w:rPr>
            </w:pPr>
            <w:r w:rsidRPr="00BE71C6">
              <w:rPr>
                <w:rFonts w:cs="Gentium Plus"/>
                <w:lang w:val="en-US"/>
              </w:rPr>
              <w:t>Author Contribution</w:t>
            </w:r>
          </w:p>
        </w:tc>
        <w:tc>
          <w:tcPr>
            <w:tcW w:w="5090" w:type="dxa"/>
            <w:vAlign w:val="center"/>
          </w:tcPr>
          <w:p w14:paraId="408EA60F" w14:textId="77777777" w:rsidR="00BE71C6" w:rsidRDefault="00BE71C6" w:rsidP="00B23F44">
            <w:pPr>
              <w:pStyle w:val="Makale-tablo"/>
              <w:rPr>
                <w:rFonts w:cs="Gentium Plus"/>
                <w:lang w:val="en-US"/>
              </w:rPr>
            </w:pPr>
            <w:r>
              <w:rPr>
                <w:rFonts w:cs="Gentium Plus"/>
                <w:lang w:val="en-US"/>
              </w:rPr>
              <w:t>First Author (%50)</w:t>
            </w:r>
          </w:p>
          <w:p w14:paraId="0F576E5C" w14:textId="720508B0" w:rsidR="00BE71C6" w:rsidRPr="00ED2C45" w:rsidRDefault="00BE71C6" w:rsidP="00B23F44">
            <w:pPr>
              <w:pStyle w:val="Makale-tablo"/>
              <w:rPr>
                <w:rFonts w:cs="Gentium Plus"/>
                <w:lang w:val="en-US"/>
              </w:rPr>
            </w:pPr>
            <w:r>
              <w:rPr>
                <w:rFonts w:cs="Gentium Plus"/>
                <w:lang w:val="en-US"/>
              </w:rPr>
              <w:t>Second Author (%50)</w:t>
            </w:r>
          </w:p>
        </w:tc>
      </w:tr>
      <w:tr w:rsidR="00BE71C6" w:rsidRPr="00ED2C45" w14:paraId="7BBF05DB" w14:textId="77777777" w:rsidTr="00E42D97">
        <w:tc>
          <w:tcPr>
            <w:tcW w:w="1838" w:type="dxa"/>
            <w:vAlign w:val="center"/>
          </w:tcPr>
          <w:p w14:paraId="51E0BA07" w14:textId="2FDB23FD" w:rsidR="00BE71C6" w:rsidRPr="00BE71C6" w:rsidRDefault="00BE71C6" w:rsidP="00B23F44">
            <w:pPr>
              <w:pStyle w:val="Makale-tablo"/>
              <w:rPr>
                <w:rFonts w:cs="Gentium Plus"/>
                <w:lang w:val="en-US"/>
              </w:rPr>
            </w:pPr>
            <w:r w:rsidRPr="00BE71C6">
              <w:rPr>
                <w:rFonts w:cs="Gentium Plus"/>
                <w:lang w:val="en-US"/>
              </w:rPr>
              <w:t xml:space="preserve">Ethical Approval   </w:t>
            </w:r>
          </w:p>
        </w:tc>
        <w:tc>
          <w:tcPr>
            <w:tcW w:w="5090" w:type="dxa"/>
            <w:vAlign w:val="center"/>
          </w:tcPr>
          <w:p w14:paraId="354D90F6" w14:textId="0E6499CA" w:rsidR="00BE71C6" w:rsidRDefault="00BE71C6" w:rsidP="00B23F44">
            <w:pPr>
              <w:pStyle w:val="Makale-tablo"/>
              <w:rPr>
                <w:rFonts w:cs="Gentium Plus"/>
                <w:lang w:val="en-US"/>
              </w:rPr>
            </w:pPr>
            <w:r w:rsidRPr="00BE71C6">
              <w:rPr>
                <w:rFonts w:cs="Gentium Plus"/>
                <w:lang w:val="en-US"/>
              </w:rPr>
              <w:t xml:space="preserve">The necessary ethical permissions were obtained with the decision of </w:t>
            </w:r>
            <w:r>
              <w:rPr>
                <w:rFonts w:cs="Gentium Plus"/>
                <w:lang w:val="en-US"/>
              </w:rPr>
              <w:t>………………………..</w:t>
            </w:r>
            <w:r w:rsidRPr="00BE71C6">
              <w:rPr>
                <w:rFonts w:cs="Gentium Plus"/>
                <w:lang w:val="en-US"/>
              </w:rPr>
              <w:t xml:space="preserve"> Ethics Committee dated </w:t>
            </w:r>
            <w:r>
              <w:rPr>
                <w:rFonts w:cs="Gentium Plus"/>
                <w:lang w:val="en-US"/>
              </w:rPr>
              <w:t>00</w:t>
            </w:r>
            <w:r w:rsidRPr="00BE71C6">
              <w:rPr>
                <w:rFonts w:cs="Gentium Plus"/>
                <w:lang w:val="en-US"/>
              </w:rPr>
              <w:t>.0</w:t>
            </w:r>
            <w:r>
              <w:rPr>
                <w:rFonts w:cs="Gentium Plus"/>
                <w:lang w:val="en-US"/>
              </w:rPr>
              <w:t>0</w:t>
            </w:r>
            <w:r w:rsidRPr="00BE71C6">
              <w:rPr>
                <w:rFonts w:cs="Gentium Plus"/>
                <w:lang w:val="en-US"/>
              </w:rPr>
              <w:t>.202</w:t>
            </w:r>
            <w:r>
              <w:rPr>
                <w:rFonts w:cs="Gentium Plus"/>
                <w:lang w:val="en-US"/>
              </w:rPr>
              <w:t>5</w:t>
            </w:r>
            <w:r w:rsidRPr="00BE71C6">
              <w:rPr>
                <w:rFonts w:cs="Gentium Plus"/>
                <w:lang w:val="en-US"/>
              </w:rPr>
              <w:t xml:space="preserve"> and numbered </w:t>
            </w:r>
            <w:r>
              <w:rPr>
                <w:rFonts w:cs="Gentium Plus"/>
                <w:lang w:val="en-US"/>
              </w:rPr>
              <w:t>…………</w:t>
            </w:r>
            <w:r w:rsidRPr="00BE71C6">
              <w:rPr>
                <w:rFonts w:cs="Gentium Plus"/>
                <w:lang w:val="en-US"/>
              </w:rPr>
              <w:t>.</w:t>
            </w:r>
            <w:r>
              <w:rPr>
                <w:rFonts w:cs="Gentium Plus"/>
                <w:lang w:val="en-US"/>
              </w:rPr>
              <w:t xml:space="preserve"> .</w:t>
            </w:r>
            <w:r w:rsidRPr="00BE71C6">
              <w:rPr>
                <w:rFonts w:cs="Gentium Plus"/>
                <w:lang w:val="en-US"/>
              </w:rPr>
              <w:t xml:space="preserve"> In addition, the study adhered to the research principles of the Declaration of Helsinki.</w:t>
            </w:r>
          </w:p>
        </w:tc>
      </w:tr>
      <w:tr w:rsidR="002F009D" w:rsidRPr="00ED2C45" w14:paraId="6B1E79E2" w14:textId="77777777" w:rsidTr="00E42D97">
        <w:tc>
          <w:tcPr>
            <w:tcW w:w="1838" w:type="dxa"/>
            <w:vAlign w:val="center"/>
          </w:tcPr>
          <w:p w14:paraId="247671E8" w14:textId="77777777" w:rsidR="002F009D" w:rsidRPr="00ED2C45" w:rsidRDefault="002F009D" w:rsidP="00B23F44">
            <w:pPr>
              <w:pStyle w:val="Makale-tablo"/>
              <w:rPr>
                <w:rFonts w:cs="Gentium Plus"/>
                <w:shd w:val="clear" w:color="auto" w:fill="FFFFFF"/>
                <w:lang w:val="en-US"/>
              </w:rPr>
            </w:pPr>
            <w:r w:rsidRPr="00ED2C45">
              <w:rPr>
                <w:rFonts w:cs="Gentium Plus"/>
              </w:rPr>
              <w:t>Plagiarism Checks</w:t>
            </w:r>
          </w:p>
        </w:tc>
        <w:tc>
          <w:tcPr>
            <w:tcW w:w="5090" w:type="dxa"/>
            <w:vAlign w:val="center"/>
          </w:tcPr>
          <w:p w14:paraId="6EFC964A" w14:textId="77777777" w:rsidR="002F009D" w:rsidRPr="00ED2C45" w:rsidRDefault="002F009D" w:rsidP="00B23F44">
            <w:pPr>
              <w:pStyle w:val="Makale-tablo"/>
              <w:rPr>
                <w:rFonts w:cs="Gentium Plus"/>
                <w:shd w:val="clear" w:color="auto" w:fill="FFFFFF"/>
                <w:lang w:val="en-US"/>
              </w:rPr>
            </w:pPr>
            <w:r w:rsidRPr="00ED2C45">
              <w:rPr>
                <w:rFonts w:cs="Gentium Plus"/>
                <w:lang w:val="en-US"/>
              </w:rPr>
              <w:t>Yes - Turnitin</w:t>
            </w:r>
          </w:p>
        </w:tc>
      </w:tr>
      <w:tr w:rsidR="002F009D" w:rsidRPr="00ED2C45" w14:paraId="0E2E7B4D" w14:textId="77777777" w:rsidTr="00E42D97">
        <w:tc>
          <w:tcPr>
            <w:tcW w:w="1838" w:type="dxa"/>
            <w:vAlign w:val="center"/>
          </w:tcPr>
          <w:p w14:paraId="0B36CD9D" w14:textId="77777777" w:rsidR="002F009D" w:rsidRPr="00ED2C45" w:rsidRDefault="002F009D" w:rsidP="00B23F44">
            <w:pPr>
              <w:pStyle w:val="Makale-tablo"/>
              <w:rPr>
                <w:rFonts w:cs="Gentium Plus"/>
                <w:lang w:val="en-US"/>
              </w:rPr>
            </w:pPr>
            <w:r w:rsidRPr="00ED2C45">
              <w:rPr>
                <w:rFonts w:cs="Gentium Plus"/>
                <w:shd w:val="clear" w:color="auto" w:fill="FFFFFF"/>
                <w:lang w:val="en-US"/>
              </w:rPr>
              <w:lastRenderedPageBreak/>
              <w:t>Conflicts of Interest</w:t>
            </w:r>
          </w:p>
        </w:tc>
        <w:tc>
          <w:tcPr>
            <w:tcW w:w="5090" w:type="dxa"/>
            <w:vAlign w:val="center"/>
          </w:tcPr>
          <w:p w14:paraId="507AB2E9" w14:textId="77777777" w:rsidR="002F009D" w:rsidRPr="00ED2C45" w:rsidRDefault="002F009D" w:rsidP="00B23F44">
            <w:pPr>
              <w:pStyle w:val="Makale-tablo"/>
              <w:rPr>
                <w:rFonts w:cs="Gentium Plus"/>
              </w:rPr>
            </w:pPr>
            <w:r w:rsidRPr="00ED2C45">
              <w:rPr>
                <w:rFonts w:cs="Gentium Plus"/>
                <w:shd w:val="clear" w:color="auto" w:fill="FFFFFF"/>
              </w:rPr>
              <w:t xml:space="preserve">The author(s) has </w:t>
            </w:r>
            <w:r w:rsidRPr="00ED2C45">
              <w:rPr>
                <w:rFonts w:cs="Gentium Plus"/>
              </w:rPr>
              <w:t>no</w:t>
            </w:r>
            <w:r w:rsidRPr="00ED2C45">
              <w:rPr>
                <w:rFonts w:cs="Gentium Plus"/>
                <w:shd w:val="clear" w:color="auto" w:fill="FFFFFF"/>
              </w:rPr>
              <w:t xml:space="preserve"> conflict of interest to declare.</w:t>
            </w:r>
          </w:p>
        </w:tc>
      </w:tr>
      <w:tr w:rsidR="002F009D" w:rsidRPr="00ED2C45" w14:paraId="7793D6B1" w14:textId="77777777" w:rsidTr="00E42D97">
        <w:tc>
          <w:tcPr>
            <w:tcW w:w="1838" w:type="dxa"/>
            <w:vAlign w:val="center"/>
          </w:tcPr>
          <w:p w14:paraId="283CE69B" w14:textId="77777777" w:rsidR="002F009D" w:rsidRPr="00ED2C45" w:rsidRDefault="002F009D" w:rsidP="00B23F44">
            <w:pPr>
              <w:pStyle w:val="Makale-tablo"/>
              <w:rPr>
                <w:rFonts w:cs="Gentium Plus"/>
                <w:lang w:val="en-US"/>
              </w:rPr>
            </w:pPr>
            <w:r w:rsidRPr="00ED2C45">
              <w:rPr>
                <w:rFonts w:cs="Gentium Plus"/>
                <w:lang w:val="en-US"/>
              </w:rPr>
              <w:t>Complaints</w:t>
            </w:r>
          </w:p>
        </w:tc>
        <w:tc>
          <w:tcPr>
            <w:tcW w:w="5090" w:type="dxa"/>
            <w:vAlign w:val="center"/>
          </w:tcPr>
          <w:p w14:paraId="43679389" w14:textId="12B35917" w:rsidR="002F009D" w:rsidRPr="00ED2C45" w:rsidRDefault="00F852CC" w:rsidP="00B23F44">
            <w:pPr>
              <w:pStyle w:val="Makale-tablo"/>
              <w:rPr>
                <w:rFonts w:cs="Gentium Plus"/>
                <w:lang w:val="en-US"/>
              </w:rPr>
            </w:pPr>
            <w:r w:rsidRPr="00646CD2">
              <w:rPr>
                <w:rFonts w:cs="Gentium Plus"/>
              </w:rPr>
              <w:t>admin@turkiyemedyakaademisi.com</w:t>
            </w:r>
          </w:p>
        </w:tc>
      </w:tr>
      <w:tr w:rsidR="002F009D" w:rsidRPr="00ED2C45" w14:paraId="356EAC96" w14:textId="77777777" w:rsidTr="00E42D97">
        <w:tc>
          <w:tcPr>
            <w:tcW w:w="1838" w:type="dxa"/>
            <w:vAlign w:val="center"/>
          </w:tcPr>
          <w:p w14:paraId="7DA04207" w14:textId="77777777" w:rsidR="002F009D" w:rsidRPr="00ED2C45" w:rsidRDefault="002F009D" w:rsidP="00B23F44">
            <w:pPr>
              <w:pStyle w:val="Makale-tablo"/>
              <w:rPr>
                <w:rFonts w:cs="Gentium Plus"/>
                <w:lang w:val="en-US"/>
              </w:rPr>
            </w:pPr>
            <w:r w:rsidRPr="00ED2C45">
              <w:rPr>
                <w:rFonts w:cs="Gentium Plus"/>
                <w:lang w:val="en-US"/>
              </w:rPr>
              <w:t>Grant Support</w:t>
            </w:r>
          </w:p>
        </w:tc>
        <w:tc>
          <w:tcPr>
            <w:tcW w:w="5090" w:type="dxa"/>
            <w:vAlign w:val="center"/>
          </w:tcPr>
          <w:p w14:paraId="0811FEF5" w14:textId="77777777" w:rsidR="002F009D" w:rsidRPr="00ED2C45" w:rsidRDefault="002F009D" w:rsidP="00B23F44">
            <w:pPr>
              <w:pStyle w:val="Makale-tablo"/>
              <w:rPr>
                <w:rFonts w:cs="Gentium Plus"/>
                <w:lang w:val="en-US"/>
              </w:rPr>
            </w:pPr>
            <w:r w:rsidRPr="00ED2C45">
              <w:rPr>
                <w:rFonts w:cs="Gentium Plus"/>
                <w:lang w:val="en-US"/>
              </w:rPr>
              <w:t>The author(s) acknowledge that they received no external funding in support of this research.</w:t>
            </w:r>
          </w:p>
        </w:tc>
      </w:tr>
      <w:tr w:rsidR="002F009D" w:rsidRPr="00ED2C45" w14:paraId="69177B88" w14:textId="77777777" w:rsidTr="00E42D97">
        <w:tc>
          <w:tcPr>
            <w:tcW w:w="1838" w:type="dxa"/>
            <w:vAlign w:val="center"/>
          </w:tcPr>
          <w:p w14:paraId="71DFB714" w14:textId="77777777" w:rsidR="002F009D" w:rsidRPr="00ED2C45" w:rsidRDefault="002F009D" w:rsidP="00B23F44">
            <w:pPr>
              <w:pStyle w:val="Makale-tablo"/>
              <w:rPr>
                <w:rFonts w:cs="Gentium Plus"/>
                <w:lang w:val="en-US"/>
              </w:rPr>
            </w:pPr>
            <w:r w:rsidRPr="00ED2C45">
              <w:rPr>
                <w:rFonts w:cs="Gentium Plus"/>
                <w:lang w:val="en-US"/>
              </w:rPr>
              <w:t>Copyright &amp; License</w:t>
            </w:r>
          </w:p>
        </w:tc>
        <w:tc>
          <w:tcPr>
            <w:tcW w:w="5090" w:type="dxa"/>
            <w:vAlign w:val="center"/>
          </w:tcPr>
          <w:p w14:paraId="2E7F6A23" w14:textId="77777777" w:rsidR="002F009D" w:rsidRPr="00ED2C45" w:rsidRDefault="002F009D" w:rsidP="00B23F44">
            <w:pPr>
              <w:pStyle w:val="Makale-tablo"/>
              <w:rPr>
                <w:rFonts w:cs="Gentium Plus"/>
                <w:lang w:val="en-US"/>
              </w:rPr>
            </w:pPr>
            <w:r w:rsidRPr="00ED2C45">
              <w:rPr>
                <w:rFonts w:cs="Gentium Plus"/>
                <w:lang w:val="en-US"/>
              </w:rPr>
              <w:t xml:space="preserve">Authors publishing with the journal retain the copyright to their work licensed under the </w:t>
            </w:r>
            <w:hyperlink r:id="rId18" w:history="1">
              <w:r w:rsidRPr="00ED2C45">
                <w:rPr>
                  <w:rFonts w:cs="Gentium Plus"/>
                  <w:b/>
                  <w:bCs/>
                  <w:spacing w:val="-2"/>
                  <w:sz w:val="18"/>
                  <w:szCs w:val="18"/>
                  <w:lang w:val="en-US"/>
                </w:rPr>
                <w:t>CC BY-NC 4.0</w:t>
              </w:r>
            </w:hyperlink>
            <w:r w:rsidRPr="00ED2C45">
              <w:rPr>
                <w:rFonts w:cs="Gentium Plus"/>
                <w:lang w:val="en-US"/>
              </w:rPr>
              <w:t>.</w:t>
            </w:r>
          </w:p>
        </w:tc>
      </w:tr>
    </w:tbl>
    <w:p w14:paraId="44EB00CC" w14:textId="77777777" w:rsidR="002F009D" w:rsidRPr="00ED2C45" w:rsidRDefault="002F009D" w:rsidP="002F009D">
      <w:pPr>
        <w:keepNext/>
        <w:spacing w:line="223" w:lineRule="auto"/>
        <w:ind w:firstLine="284"/>
        <w:jc w:val="both"/>
        <w:rPr>
          <w:rFonts w:ascii="Gentium Plus" w:hAnsi="Gentium Plus" w:cs="Gentium Plus"/>
          <w:b/>
          <w:bCs/>
          <w:spacing w:val="-2"/>
          <w:sz w:val="21"/>
          <w:szCs w:val="21"/>
        </w:rPr>
        <w:sectPr w:rsidR="002F009D" w:rsidRPr="00ED2C45" w:rsidSect="002068A0">
          <w:headerReference w:type="first" r:id="rId19"/>
          <w:pgSz w:w="9072" w:h="13608" w:code="155"/>
          <w:pgMar w:top="1418" w:right="1021" w:bottom="680" w:left="1021" w:header="709" w:footer="0" w:gutter="0"/>
          <w:cols w:space="708"/>
          <w:titlePg/>
          <w:docGrid w:linePitch="360"/>
        </w:sectPr>
      </w:pPr>
    </w:p>
    <w:p w14:paraId="068A7DA3" w14:textId="64F2D8D7" w:rsidR="002F009D" w:rsidRPr="00ED2C45" w:rsidRDefault="002F009D" w:rsidP="008B4A83">
      <w:pPr>
        <w:pStyle w:val="Makale-ana-basliklari"/>
        <w:rPr>
          <w:rFonts w:ascii="Gentium Plus" w:hAnsi="Gentium Plus" w:cs="Gentium Plus"/>
        </w:rPr>
      </w:pPr>
      <w:r w:rsidRPr="00ED2C45">
        <w:rPr>
          <w:rFonts w:ascii="Gentium Plus" w:hAnsi="Gentium Plus" w:cs="Gentium Plus"/>
        </w:rPr>
        <w:lastRenderedPageBreak/>
        <w:t>Giriş</w:t>
      </w:r>
    </w:p>
    <w:p w14:paraId="0A027C6F" w14:textId="63FD6520" w:rsidR="002F009D" w:rsidRPr="00ED2C45" w:rsidRDefault="00855F31" w:rsidP="008B4A83">
      <w:pPr>
        <w:pStyle w:val="Makale-metni"/>
        <w:rPr>
          <w:rFonts w:cs="Gentium Plus"/>
        </w:rPr>
      </w:pPr>
      <w:r w:rsidRPr="00ED2C45">
        <w:rPr>
          <w:rFonts w:cs="Gentium Plus"/>
        </w:rPr>
        <w:t xml:space="preserve">[Makale metni buraya yazılacak/yapıştırılacak. </w:t>
      </w:r>
      <w:r w:rsidR="00C5352A" w:rsidRPr="00D00378">
        <w:rPr>
          <w:rFonts w:cs="Gentium Plus"/>
          <w:color w:val="FF0000"/>
        </w:rPr>
        <w:t>Başlık</w:t>
      </w:r>
      <w:r w:rsidR="00C5352A">
        <w:rPr>
          <w:rFonts w:cs="Gentium Plus"/>
          <w:color w:val="FF0000"/>
        </w:rPr>
        <w:t xml:space="preserve"> olarak</w:t>
      </w:r>
      <w:r w:rsidR="00C5352A" w:rsidRPr="00D00378">
        <w:rPr>
          <w:rFonts w:cs="Gentium Plus"/>
          <w:color w:val="FF0000"/>
        </w:rPr>
        <w:t xml:space="preserve"> numaralandır</w:t>
      </w:r>
      <w:r w:rsidR="00C5352A">
        <w:rPr>
          <w:rFonts w:cs="Gentium Plus"/>
          <w:color w:val="FF0000"/>
        </w:rPr>
        <w:t>mayınız!</w:t>
      </w:r>
      <w:r w:rsidR="00C5352A" w:rsidRPr="00D00378">
        <w:rPr>
          <w:rFonts w:cs="Gentium Plus"/>
          <w:color w:val="FF0000"/>
        </w:rPr>
        <w:t xml:space="preserve"> </w:t>
      </w:r>
      <w:r w:rsidRPr="00ED2C45">
        <w:rPr>
          <w:rFonts w:cs="Gentium Plus"/>
        </w:rPr>
        <w:t xml:space="preserve"> </w:t>
      </w:r>
      <w:r w:rsidR="00BD2DB6" w:rsidRPr="00BD2DB6">
        <w:rPr>
          <w:rFonts w:cs="Gentium Plus"/>
          <w:color w:val="FF0000"/>
        </w:rPr>
        <w:t xml:space="preserve">Do not number them as headings!   </w:t>
      </w:r>
      <w:r w:rsidR="00CC7772" w:rsidRPr="00CC7772">
        <w:rPr>
          <w:rFonts w:cs="Gentium Plus"/>
        </w:rPr>
        <w:t>The text of the article will be written/pasted here</w:t>
      </w:r>
      <w:r w:rsidR="006F7E42">
        <w:rPr>
          <w:rFonts w:cs="Gentium Plus"/>
        </w:rPr>
        <w:t>]</w:t>
      </w:r>
    </w:p>
    <w:p w14:paraId="5E658605" w14:textId="5F73283E" w:rsidR="0040777E" w:rsidRPr="00ED2C45" w:rsidRDefault="0040777E" w:rsidP="00346269">
      <w:pPr>
        <w:pStyle w:val="Makale-1derece-baslik"/>
        <w:ind w:left="0"/>
      </w:pPr>
      <w:r w:rsidRPr="00ED2C45">
        <w:t>1. Birinci Derece Başlık</w:t>
      </w:r>
      <w:r w:rsidR="00EC1A6E">
        <w:t xml:space="preserve"> (Sadece Baş Harfler Büyük) 10,5 Punto</w:t>
      </w:r>
    </w:p>
    <w:p w14:paraId="7FB04338" w14:textId="77777777" w:rsidR="00346269" w:rsidRPr="00ED2C45" w:rsidRDefault="00346269" w:rsidP="00346269">
      <w:pPr>
        <w:pStyle w:val="Makale-metni"/>
        <w:rPr>
          <w:rFonts w:cs="Gentium Plus"/>
        </w:rPr>
      </w:pPr>
      <w:r w:rsidRPr="00ED2C45">
        <w:rPr>
          <w:rFonts w:cs="Gentium Plus"/>
        </w:rPr>
        <w:t xml:space="preserve">[Makale metni buraya yazılacak/yapıştırılacak. </w:t>
      </w:r>
      <w:r w:rsidRPr="00D00378">
        <w:rPr>
          <w:rFonts w:cs="Gentium Plus"/>
          <w:color w:val="FF0000"/>
        </w:rPr>
        <w:t>Başlık</w:t>
      </w:r>
      <w:r>
        <w:rPr>
          <w:rFonts w:cs="Gentium Plus"/>
          <w:color w:val="FF0000"/>
        </w:rPr>
        <w:t xml:space="preserve"> olarak</w:t>
      </w:r>
      <w:r w:rsidRPr="00D00378">
        <w:rPr>
          <w:rFonts w:cs="Gentium Plus"/>
          <w:color w:val="FF0000"/>
        </w:rPr>
        <w:t xml:space="preserve"> numaralandır</w:t>
      </w:r>
      <w:r>
        <w:rPr>
          <w:rFonts w:cs="Gentium Plus"/>
          <w:color w:val="FF0000"/>
        </w:rPr>
        <w:t>mayınız!</w:t>
      </w:r>
      <w:r w:rsidRPr="00D00378">
        <w:rPr>
          <w:rFonts w:cs="Gentium Plus"/>
          <w:color w:val="FF0000"/>
        </w:rPr>
        <w:t xml:space="preserve"> </w:t>
      </w:r>
      <w:r w:rsidRPr="00ED2C45">
        <w:rPr>
          <w:rFonts w:cs="Gentium Plus"/>
        </w:rPr>
        <w:t xml:space="preserve"> </w:t>
      </w:r>
      <w:r w:rsidRPr="00BD2DB6">
        <w:rPr>
          <w:rFonts w:cs="Gentium Plus"/>
          <w:color w:val="FF0000"/>
        </w:rPr>
        <w:t xml:space="preserve">Do not number them as headings!   </w:t>
      </w:r>
      <w:r w:rsidRPr="00CC7772">
        <w:rPr>
          <w:rFonts w:cs="Gentium Plus"/>
        </w:rPr>
        <w:t>The text of the article will be written/pasted here</w:t>
      </w:r>
      <w:r>
        <w:rPr>
          <w:rFonts w:cs="Gentium Plus"/>
        </w:rPr>
        <w:t>]</w:t>
      </w:r>
    </w:p>
    <w:p w14:paraId="1102AAB3" w14:textId="7C6EABA5" w:rsidR="0040777E" w:rsidRPr="00ED2C45" w:rsidRDefault="0040777E" w:rsidP="0040777E">
      <w:pPr>
        <w:pStyle w:val="Makale-2derece-baslik"/>
      </w:pPr>
      <w:r w:rsidRPr="00ED2C45">
        <w:t>İkinci Derece Başlık</w:t>
      </w:r>
      <w:r w:rsidR="00EC1A6E">
        <w:t xml:space="preserve"> (Sadece Baş Harfler Büyük) 10 Punto</w:t>
      </w:r>
    </w:p>
    <w:p w14:paraId="794D8DBB" w14:textId="77777777" w:rsidR="00346269" w:rsidRPr="00ED2C45" w:rsidRDefault="00346269" w:rsidP="00346269">
      <w:pPr>
        <w:pStyle w:val="Makale-metni"/>
        <w:rPr>
          <w:rFonts w:cs="Gentium Plus"/>
        </w:rPr>
      </w:pPr>
      <w:r w:rsidRPr="00ED2C45">
        <w:rPr>
          <w:rFonts w:cs="Gentium Plus"/>
        </w:rPr>
        <w:t xml:space="preserve">[Makale metni buraya yazılacak/yapıştırılacak. </w:t>
      </w:r>
      <w:r w:rsidRPr="00D00378">
        <w:rPr>
          <w:rFonts w:cs="Gentium Plus"/>
          <w:color w:val="FF0000"/>
        </w:rPr>
        <w:t>Başlık</w:t>
      </w:r>
      <w:r>
        <w:rPr>
          <w:rFonts w:cs="Gentium Plus"/>
          <w:color w:val="FF0000"/>
        </w:rPr>
        <w:t xml:space="preserve"> olarak</w:t>
      </w:r>
      <w:r w:rsidRPr="00D00378">
        <w:rPr>
          <w:rFonts w:cs="Gentium Plus"/>
          <w:color w:val="FF0000"/>
        </w:rPr>
        <w:t xml:space="preserve"> numaralandır</w:t>
      </w:r>
      <w:r>
        <w:rPr>
          <w:rFonts w:cs="Gentium Plus"/>
          <w:color w:val="FF0000"/>
        </w:rPr>
        <w:t>mayınız!</w:t>
      </w:r>
      <w:r w:rsidRPr="00D00378">
        <w:rPr>
          <w:rFonts w:cs="Gentium Plus"/>
          <w:color w:val="FF0000"/>
        </w:rPr>
        <w:t xml:space="preserve"> </w:t>
      </w:r>
      <w:r w:rsidRPr="00ED2C45">
        <w:rPr>
          <w:rFonts w:cs="Gentium Plus"/>
        </w:rPr>
        <w:t xml:space="preserve"> </w:t>
      </w:r>
      <w:r w:rsidRPr="00BD2DB6">
        <w:rPr>
          <w:rFonts w:cs="Gentium Plus"/>
          <w:color w:val="FF0000"/>
        </w:rPr>
        <w:t xml:space="preserve">Do not number them as headings!   </w:t>
      </w:r>
      <w:r w:rsidRPr="00CC7772">
        <w:rPr>
          <w:rFonts w:cs="Gentium Plus"/>
        </w:rPr>
        <w:t>The text of the article will be written/pasted here</w:t>
      </w:r>
      <w:r>
        <w:rPr>
          <w:rFonts w:cs="Gentium Plus"/>
        </w:rPr>
        <w:t>]</w:t>
      </w:r>
    </w:p>
    <w:p w14:paraId="631AA47C" w14:textId="00615453" w:rsidR="0040777E" w:rsidRPr="00ED2C45" w:rsidRDefault="00680055" w:rsidP="00855F31">
      <w:pPr>
        <w:pStyle w:val="Makale-3derece-baslik"/>
      </w:pPr>
      <w:r>
        <w:t xml:space="preserve"> </w:t>
      </w:r>
      <w:r w:rsidR="0040777E" w:rsidRPr="00ED2C45">
        <w:t>Üçüncü Derece</w:t>
      </w:r>
      <w:r w:rsidR="00EC1A6E">
        <w:t xml:space="preserve"> Başlık (Sadece Baş Harfler Büyük) 10 Punto</w:t>
      </w:r>
    </w:p>
    <w:p w14:paraId="66CE816C" w14:textId="77777777" w:rsidR="00346269" w:rsidRPr="00ED2C45" w:rsidRDefault="00346269" w:rsidP="00346269">
      <w:pPr>
        <w:pStyle w:val="Makale-metni"/>
        <w:numPr>
          <w:ilvl w:val="0"/>
          <w:numId w:val="21"/>
        </w:numPr>
        <w:rPr>
          <w:rFonts w:cs="Gentium Plus"/>
        </w:rPr>
      </w:pPr>
      <w:r w:rsidRPr="00ED2C45">
        <w:rPr>
          <w:rFonts w:cs="Gentium Plus"/>
        </w:rPr>
        <w:t xml:space="preserve">[Makale metni buraya yazılacak/yapıştırılacak. </w:t>
      </w:r>
      <w:r w:rsidRPr="00D00378">
        <w:rPr>
          <w:rFonts w:cs="Gentium Plus"/>
          <w:color w:val="FF0000"/>
        </w:rPr>
        <w:t>Başlık</w:t>
      </w:r>
      <w:r>
        <w:rPr>
          <w:rFonts w:cs="Gentium Plus"/>
          <w:color w:val="FF0000"/>
        </w:rPr>
        <w:t xml:space="preserve"> olarak</w:t>
      </w:r>
      <w:r w:rsidRPr="00D00378">
        <w:rPr>
          <w:rFonts w:cs="Gentium Plus"/>
          <w:color w:val="FF0000"/>
        </w:rPr>
        <w:t xml:space="preserve"> numaralandır</w:t>
      </w:r>
      <w:r>
        <w:rPr>
          <w:rFonts w:cs="Gentium Plus"/>
          <w:color w:val="FF0000"/>
        </w:rPr>
        <w:t>mayınız!</w:t>
      </w:r>
      <w:r w:rsidRPr="00D00378">
        <w:rPr>
          <w:rFonts w:cs="Gentium Plus"/>
          <w:color w:val="FF0000"/>
        </w:rPr>
        <w:t xml:space="preserve"> </w:t>
      </w:r>
      <w:r w:rsidRPr="00ED2C45">
        <w:rPr>
          <w:rFonts w:cs="Gentium Plus"/>
        </w:rPr>
        <w:t xml:space="preserve"> </w:t>
      </w:r>
      <w:r w:rsidRPr="00BD2DB6">
        <w:rPr>
          <w:rFonts w:cs="Gentium Plus"/>
          <w:color w:val="FF0000"/>
        </w:rPr>
        <w:t xml:space="preserve">Do not number them as headings!   </w:t>
      </w:r>
      <w:r w:rsidRPr="00CC7772">
        <w:rPr>
          <w:rFonts w:cs="Gentium Plus"/>
        </w:rPr>
        <w:t>The text of the article will be written/pasted here</w:t>
      </w:r>
      <w:r>
        <w:rPr>
          <w:rFonts w:cs="Gentium Plus"/>
        </w:rPr>
        <w:t>]</w:t>
      </w:r>
    </w:p>
    <w:p w14:paraId="73615767" w14:textId="6D14043A" w:rsidR="006C4F4E" w:rsidRDefault="006C4F4E" w:rsidP="008B4A83">
      <w:pPr>
        <w:pStyle w:val="Makale-metni"/>
        <w:rPr>
          <w:rFonts w:cs="Gentium Plus"/>
        </w:rPr>
      </w:pPr>
      <w:r w:rsidRPr="0041107B">
        <w:rPr>
          <w:rFonts w:cs="Gentium Plus"/>
          <w:highlight w:val="yellow"/>
        </w:rPr>
        <w:t>Görsel kullanımı için örnektir.</w:t>
      </w:r>
      <w:r>
        <w:rPr>
          <w:rFonts w:cs="Gentium Plus"/>
        </w:rPr>
        <w:t xml:space="preserve"> </w:t>
      </w:r>
    </w:p>
    <w:p w14:paraId="4BCAA4C2" w14:textId="69470918" w:rsidR="00C01B1C" w:rsidRDefault="00C01B1C" w:rsidP="00C01B1C">
      <w:pPr>
        <w:pStyle w:val="Makale-metni"/>
        <w:jc w:val="center"/>
        <w:rPr>
          <w:rFonts w:cs="Gentium Plus"/>
        </w:rPr>
      </w:pPr>
      <w:r>
        <w:rPr>
          <w:rFonts w:cs="Gentium Plus"/>
          <w:noProof/>
        </w:rPr>
        <w:drawing>
          <wp:inline distT="0" distB="0" distL="0" distR="0" wp14:anchorId="048DA717" wp14:editId="12C43914">
            <wp:extent cx="2129141" cy="691515"/>
            <wp:effectExtent l="0" t="0" r="0" b="0"/>
            <wp:docPr id="198962354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9203" cy="714270"/>
                    </a:xfrm>
                    <a:prstGeom prst="rect">
                      <a:avLst/>
                    </a:prstGeom>
                    <a:noFill/>
                    <a:ln>
                      <a:noFill/>
                    </a:ln>
                  </pic:spPr>
                </pic:pic>
              </a:graphicData>
            </a:graphic>
          </wp:inline>
        </w:drawing>
      </w:r>
    </w:p>
    <w:p w14:paraId="1148C76C" w14:textId="44C33E26" w:rsidR="0041107B" w:rsidRDefault="00C01B1C" w:rsidP="00BD2DB6">
      <w:pPr>
        <w:pStyle w:val="Makale-metni"/>
        <w:jc w:val="center"/>
        <w:rPr>
          <w:rFonts w:cs="Gentium Plus"/>
        </w:rPr>
      </w:pPr>
      <w:r w:rsidRPr="00675389">
        <w:rPr>
          <w:rFonts w:cs="Gentium Plus"/>
          <w:b/>
          <w:bCs/>
        </w:rPr>
        <w:t>Görsel 1.</w:t>
      </w:r>
      <w:r>
        <w:rPr>
          <w:rFonts w:cs="Gentium Plus"/>
        </w:rPr>
        <w:t xml:space="preserve"> İlk baş harf büyük</w:t>
      </w:r>
      <w:r w:rsidR="00675389">
        <w:rPr>
          <w:rFonts w:cs="Gentium Plus"/>
        </w:rPr>
        <w:t xml:space="preserve"> ve ortalı şekilde hazırlanmalıdır</w:t>
      </w:r>
      <w:r w:rsidR="00BD2DB6">
        <w:rPr>
          <w:rFonts w:cs="Gentium Plus"/>
        </w:rPr>
        <w:t>.</w:t>
      </w:r>
    </w:p>
    <w:p w14:paraId="27336724" w14:textId="77777777" w:rsidR="00350DD1" w:rsidRDefault="00593545" w:rsidP="00350DD1">
      <w:pPr>
        <w:pStyle w:val="Makale-metni"/>
        <w:rPr>
          <w:rFonts w:cs="Gentium Plus"/>
        </w:rPr>
      </w:pPr>
      <w:r w:rsidRPr="0041107B">
        <w:rPr>
          <w:rFonts w:cs="Gentium Plus"/>
          <w:highlight w:val="yellow"/>
        </w:rPr>
        <w:t xml:space="preserve">Tablo kullanımı </w:t>
      </w:r>
      <w:r w:rsidR="006C4F4E" w:rsidRPr="0041107B">
        <w:rPr>
          <w:rFonts w:cs="Gentium Plus"/>
          <w:highlight w:val="yellow"/>
        </w:rPr>
        <w:t>için örnektir.</w:t>
      </w:r>
      <w:r>
        <w:rPr>
          <w:rFonts w:cs="Gentium Plus"/>
        </w:rPr>
        <w:t xml:space="preserve"> </w:t>
      </w:r>
    </w:p>
    <w:p w14:paraId="542B805F" w14:textId="3147B68F" w:rsidR="00350DD1" w:rsidRDefault="00350DD1" w:rsidP="00350DD1">
      <w:pPr>
        <w:pStyle w:val="Makale-metni"/>
        <w:jc w:val="center"/>
        <w:rPr>
          <w:rFonts w:cs="Gentium Plus"/>
        </w:rPr>
      </w:pPr>
      <w:r w:rsidRPr="00690C1C">
        <w:rPr>
          <w:rFonts w:cs="Gentium Plus"/>
          <w:b/>
          <w:bCs/>
        </w:rPr>
        <w:t>Tablo 1.</w:t>
      </w:r>
      <w:r>
        <w:rPr>
          <w:rFonts w:cs="Gentium Plus"/>
        </w:rPr>
        <w:t xml:space="preserve"> İlk baş harf büyük ve ortalı şekilde hazırlanmalıdır</w:t>
      </w:r>
    </w:p>
    <w:tbl>
      <w:tblPr>
        <w:tblStyle w:val="TabloKlavuzu"/>
        <w:tblW w:w="0" w:type="auto"/>
        <w:jc w:val="center"/>
        <w:tblLook w:val="04A0" w:firstRow="1" w:lastRow="0" w:firstColumn="1" w:lastColumn="0" w:noHBand="0" w:noVBand="1"/>
      </w:tblPr>
      <w:tblGrid>
        <w:gridCol w:w="1200"/>
        <w:gridCol w:w="1200"/>
        <w:gridCol w:w="1200"/>
        <w:gridCol w:w="1200"/>
        <w:gridCol w:w="1200"/>
      </w:tblGrid>
      <w:tr w:rsidR="00675389" w14:paraId="58D5E1AE" w14:textId="77777777" w:rsidTr="00BD2DB6">
        <w:trPr>
          <w:trHeight w:val="240"/>
          <w:jc w:val="center"/>
        </w:trPr>
        <w:tc>
          <w:tcPr>
            <w:tcW w:w="1200" w:type="dxa"/>
          </w:tcPr>
          <w:p w14:paraId="293752F5" w14:textId="53B53A35" w:rsidR="00675389" w:rsidRPr="00C41548" w:rsidRDefault="00675389" w:rsidP="00C01B1C">
            <w:pPr>
              <w:pStyle w:val="Makale-metni"/>
              <w:ind w:firstLine="0"/>
              <w:jc w:val="center"/>
              <w:rPr>
                <w:rFonts w:cs="Gentium Plus"/>
                <w:b/>
                <w:bCs/>
              </w:rPr>
            </w:pPr>
          </w:p>
        </w:tc>
        <w:tc>
          <w:tcPr>
            <w:tcW w:w="1200" w:type="dxa"/>
          </w:tcPr>
          <w:p w14:paraId="4A76402B" w14:textId="73D0C562" w:rsidR="00675389" w:rsidRPr="00C41548" w:rsidRDefault="00675389" w:rsidP="00C01B1C">
            <w:pPr>
              <w:pStyle w:val="Makale-metni"/>
              <w:ind w:firstLine="0"/>
              <w:jc w:val="center"/>
              <w:rPr>
                <w:rFonts w:cs="Gentium Plus"/>
                <w:b/>
                <w:bCs/>
              </w:rPr>
            </w:pPr>
            <w:r w:rsidRPr="00C41548">
              <w:rPr>
                <w:rFonts w:cs="Gentium Plus"/>
                <w:b/>
                <w:bCs/>
              </w:rPr>
              <w:t>Başlık</w:t>
            </w:r>
          </w:p>
        </w:tc>
        <w:tc>
          <w:tcPr>
            <w:tcW w:w="1200" w:type="dxa"/>
          </w:tcPr>
          <w:p w14:paraId="3588902E" w14:textId="2B313EB5" w:rsidR="00675389" w:rsidRPr="00C41548" w:rsidRDefault="00675389" w:rsidP="00C01B1C">
            <w:pPr>
              <w:pStyle w:val="Makale-metni"/>
              <w:ind w:firstLine="0"/>
              <w:jc w:val="center"/>
              <w:rPr>
                <w:rFonts w:cs="Gentium Plus"/>
                <w:b/>
                <w:bCs/>
              </w:rPr>
            </w:pPr>
            <w:r w:rsidRPr="00C41548">
              <w:rPr>
                <w:rFonts w:cs="Gentium Plus"/>
                <w:b/>
                <w:bCs/>
              </w:rPr>
              <w:t>Başlık</w:t>
            </w:r>
          </w:p>
        </w:tc>
        <w:tc>
          <w:tcPr>
            <w:tcW w:w="1200" w:type="dxa"/>
          </w:tcPr>
          <w:p w14:paraId="53101764" w14:textId="1B3F7435" w:rsidR="00675389" w:rsidRPr="00C41548" w:rsidRDefault="00675389" w:rsidP="00C01B1C">
            <w:pPr>
              <w:pStyle w:val="Makale-metni"/>
              <w:ind w:firstLine="0"/>
              <w:jc w:val="center"/>
              <w:rPr>
                <w:rFonts w:cs="Gentium Plus"/>
                <w:b/>
                <w:bCs/>
              </w:rPr>
            </w:pPr>
            <w:r w:rsidRPr="00C41548">
              <w:rPr>
                <w:rFonts w:cs="Gentium Plus"/>
                <w:b/>
                <w:bCs/>
              </w:rPr>
              <w:t>Başlık</w:t>
            </w:r>
          </w:p>
        </w:tc>
        <w:tc>
          <w:tcPr>
            <w:tcW w:w="1200" w:type="dxa"/>
          </w:tcPr>
          <w:p w14:paraId="2B5E39A3" w14:textId="6C59CF8C" w:rsidR="00675389" w:rsidRPr="00C41548" w:rsidRDefault="00675389" w:rsidP="00C01B1C">
            <w:pPr>
              <w:pStyle w:val="Makale-metni"/>
              <w:ind w:firstLine="0"/>
              <w:jc w:val="center"/>
              <w:rPr>
                <w:rFonts w:cs="Gentium Plus"/>
                <w:b/>
                <w:bCs/>
              </w:rPr>
            </w:pPr>
            <w:r w:rsidRPr="00C41548">
              <w:rPr>
                <w:rFonts w:cs="Gentium Plus"/>
                <w:b/>
                <w:bCs/>
              </w:rPr>
              <w:t>Başlık</w:t>
            </w:r>
          </w:p>
        </w:tc>
      </w:tr>
      <w:tr w:rsidR="00675389" w14:paraId="1441CF66" w14:textId="77777777" w:rsidTr="00BD2DB6">
        <w:trPr>
          <w:trHeight w:val="233"/>
          <w:jc w:val="center"/>
        </w:trPr>
        <w:tc>
          <w:tcPr>
            <w:tcW w:w="1200" w:type="dxa"/>
          </w:tcPr>
          <w:p w14:paraId="203FA448" w14:textId="73FC9AB5" w:rsidR="00675389" w:rsidRDefault="006C4F4E" w:rsidP="00C01B1C">
            <w:pPr>
              <w:pStyle w:val="Makale-metni"/>
              <w:ind w:firstLine="0"/>
              <w:jc w:val="center"/>
              <w:rPr>
                <w:rFonts w:cs="Gentium Plus"/>
              </w:rPr>
            </w:pPr>
            <w:r w:rsidRPr="00C41548">
              <w:rPr>
                <w:rFonts w:cs="Gentium Plus"/>
                <w:b/>
                <w:bCs/>
              </w:rPr>
              <w:t>Başlık</w:t>
            </w:r>
          </w:p>
        </w:tc>
        <w:tc>
          <w:tcPr>
            <w:tcW w:w="1200" w:type="dxa"/>
          </w:tcPr>
          <w:p w14:paraId="448E305A" w14:textId="6D4C04DE" w:rsidR="00675389" w:rsidRDefault="00C41548" w:rsidP="00C01B1C">
            <w:pPr>
              <w:pStyle w:val="Makale-metni"/>
              <w:ind w:firstLine="0"/>
              <w:jc w:val="center"/>
              <w:rPr>
                <w:rFonts w:cs="Gentium Plus"/>
              </w:rPr>
            </w:pPr>
            <w:r>
              <w:rPr>
                <w:rFonts w:cs="Gentium Plus"/>
              </w:rPr>
              <w:t>İçerik</w:t>
            </w:r>
          </w:p>
        </w:tc>
        <w:tc>
          <w:tcPr>
            <w:tcW w:w="1200" w:type="dxa"/>
          </w:tcPr>
          <w:p w14:paraId="1DE1D081" w14:textId="1863AFB6" w:rsidR="00675389" w:rsidRDefault="00C41548" w:rsidP="00C01B1C">
            <w:pPr>
              <w:pStyle w:val="Makale-metni"/>
              <w:ind w:firstLine="0"/>
              <w:jc w:val="center"/>
              <w:rPr>
                <w:rFonts w:cs="Gentium Plus"/>
              </w:rPr>
            </w:pPr>
            <w:r>
              <w:rPr>
                <w:rFonts w:cs="Gentium Plus"/>
              </w:rPr>
              <w:t>İçerik</w:t>
            </w:r>
          </w:p>
        </w:tc>
        <w:tc>
          <w:tcPr>
            <w:tcW w:w="1200" w:type="dxa"/>
          </w:tcPr>
          <w:p w14:paraId="7B08963D" w14:textId="4358A4B8" w:rsidR="00675389" w:rsidRDefault="00C41548" w:rsidP="00C01B1C">
            <w:pPr>
              <w:pStyle w:val="Makale-metni"/>
              <w:ind w:firstLine="0"/>
              <w:jc w:val="center"/>
              <w:rPr>
                <w:rFonts w:cs="Gentium Plus"/>
              </w:rPr>
            </w:pPr>
            <w:r>
              <w:rPr>
                <w:rFonts w:cs="Gentium Plus"/>
              </w:rPr>
              <w:t>İçerik</w:t>
            </w:r>
          </w:p>
        </w:tc>
        <w:tc>
          <w:tcPr>
            <w:tcW w:w="1200" w:type="dxa"/>
          </w:tcPr>
          <w:p w14:paraId="137896E7" w14:textId="5F80DA85" w:rsidR="00675389" w:rsidRDefault="00C41548" w:rsidP="00C01B1C">
            <w:pPr>
              <w:pStyle w:val="Makale-metni"/>
              <w:ind w:firstLine="0"/>
              <w:jc w:val="center"/>
              <w:rPr>
                <w:rFonts w:cs="Gentium Plus"/>
              </w:rPr>
            </w:pPr>
            <w:r>
              <w:rPr>
                <w:rFonts w:cs="Gentium Plus"/>
              </w:rPr>
              <w:t>İçerik</w:t>
            </w:r>
          </w:p>
        </w:tc>
      </w:tr>
      <w:tr w:rsidR="00675389" w14:paraId="5A3B591C" w14:textId="77777777" w:rsidTr="00BD2DB6">
        <w:trPr>
          <w:trHeight w:val="240"/>
          <w:jc w:val="center"/>
        </w:trPr>
        <w:tc>
          <w:tcPr>
            <w:tcW w:w="1200" w:type="dxa"/>
          </w:tcPr>
          <w:p w14:paraId="3BBE275D" w14:textId="6109E579" w:rsidR="00675389" w:rsidRDefault="006C4F4E" w:rsidP="00C01B1C">
            <w:pPr>
              <w:pStyle w:val="Makale-metni"/>
              <w:ind w:firstLine="0"/>
              <w:jc w:val="center"/>
              <w:rPr>
                <w:rFonts w:cs="Gentium Plus"/>
              </w:rPr>
            </w:pPr>
            <w:r w:rsidRPr="00C41548">
              <w:rPr>
                <w:rFonts w:cs="Gentium Plus"/>
                <w:b/>
                <w:bCs/>
              </w:rPr>
              <w:t>Başlık</w:t>
            </w:r>
          </w:p>
        </w:tc>
        <w:tc>
          <w:tcPr>
            <w:tcW w:w="1200" w:type="dxa"/>
          </w:tcPr>
          <w:p w14:paraId="08F8F42E" w14:textId="29FEABBF" w:rsidR="00675389" w:rsidRDefault="00C41548" w:rsidP="00C01B1C">
            <w:pPr>
              <w:pStyle w:val="Makale-metni"/>
              <w:ind w:firstLine="0"/>
              <w:jc w:val="center"/>
              <w:rPr>
                <w:rFonts w:cs="Gentium Plus"/>
              </w:rPr>
            </w:pPr>
            <w:r>
              <w:rPr>
                <w:rFonts w:cs="Gentium Plus"/>
              </w:rPr>
              <w:t>İçerik</w:t>
            </w:r>
          </w:p>
        </w:tc>
        <w:tc>
          <w:tcPr>
            <w:tcW w:w="1200" w:type="dxa"/>
          </w:tcPr>
          <w:p w14:paraId="51BC3092" w14:textId="2A0F8F03" w:rsidR="00675389" w:rsidRDefault="00C41548" w:rsidP="00C01B1C">
            <w:pPr>
              <w:pStyle w:val="Makale-metni"/>
              <w:ind w:firstLine="0"/>
              <w:jc w:val="center"/>
              <w:rPr>
                <w:rFonts w:cs="Gentium Plus"/>
              </w:rPr>
            </w:pPr>
            <w:r>
              <w:rPr>
                <w:rFonts w:cs="Gentium Plus"/>
              </w:rPr>
              <w:t>İçerik</w:t>
            </w:r>
          </w:p>
        </w:tc>
        <w:tc>
          <w:tcPr>
            <w:tcW w:w="1200" w:type="dxa"/>
          </w:tcPr>
          <w:p w14:paraId="3BA04328" w14:textId="31EE2AA7" w:rsidR="00675389" w:rsidRDefault="00C41548" w:rsidP="00C01B1C">
            <w:pPr>
              <w:pStyle w:val="Makale-metni"/>
              <w:ind w:firstLine="0"/>
              <w:jc w:val="center"/>
              <w:rPr>
                <w:rFonts w:cs="Gentium Plus"/>
              </w:rPr>
            </w:pPr>
            <w:r>
              <w:rPr>
                <w:rFonts w:cs="Gentium Plus"/>
              </w:rPr>
              <w:t>İçerik</w:t>
            </w:r>
          </w:p>
        </w:tc>
        <w:tc>
          <w:tcPr>
            <w:tcW w:w="1200" w:type="dxa"/>
          </w:tcPr>
          <w:p w14:paraId="0E3D2183" w14:textId="47D207C5" w:rsidR="00675389" w:rsidRDefault="00C41548" w:rsidP="00C01B1C">
            <w:pPr>
              <w:pStyle w:val="Makale-metni"/>
              <w:ind w:firstLine="0"/>
              <w:jc w:val="center"/>
              <w:rPr>
                <w:rFonts w:cs="Gentium Plus"/>
              </w:rPr>
            </w:pPr>
            <w:r>
              <w:rPr>
                <w:rFonts w:cs="Gentium Plus"/>
              </w:rPr>
              <w:t>İçerik</w:t>
            </w:r>
          </w:p>
        </w:tc>
      </w:tr>
    </w:tbl>
    <w:p w14:paraId="5BADB7AA" w14:textId="77777777" w:rsidR="002F009D" w:rsidRPr="00ED2C45" w:rsidRDefault="002F009D" w:rsidP="0040777E">
      <w:pPr>
        <w:pStyle w:val="Makale-1derece-baslik"/>
      </w:pPr>
      <w:r w:rsidRPr="00ED2C45">
        <w:t>Sonuç</w:t>
      </w:r>
    </w:p>
    <w:p w14:paraId="4CADCAE2" w14:textId="77777777" w:rsidR="00346269" w:rsidRDefault="00346269" w:rsidP="00346269">
      <w:pPr>
        <w:pStyle w:val="Makale-metni"/>
      </w:pPr>
      <w:r w:rsidRPr="00ED2C45">
        <w:t xml:space="preserve">[Sonuç metni buraya yazılacak/yapıştırılacak. </w:t>
      </w:r>
      <w:r w:rsidRPr="00A348E3">
        <w:t xml:space="preserve">The final text will be written/pasted here. </w:t>
      </w:r>
      <w:r>
        <w:t xml:space="preserve"> </w:t>
      </w:r>
      <w:r w:rsidRPr="00D00378">
        <w:rPr>
          <w:color w:val="FF0000"/>
        </w:rPr>
        <w:t>Başlık</w:t>
      </w:r>
      <w:r>
        <w:rPr>
          <w:color w:val="FF0000"/>
        </w:rPr>
        <w:t xml:space="preserve"> olarak</w:t>
      </w:r>
      <w:r w:rsidRPr="00D00378">
        <w:rPr>
          <w:color w:val="FF0000"/>
        </w:rPr>
        <w:t xml:space="preserve"> numaralandır</w:t>
      </w:r>
      <w:r>
        <w:rPr>
          <w:color w:val="FF0000"/>
        </w:rPr>
        <w:t xml:space="preserve">mayınız! </w:t>
      </w:r>
      <w:r w:rsidRPr="00BD2DB6">
        <w:rPr>
          <w:color w:val="FF0000"/>
        </w:rPr>
        <w:t>Do not number them as headings</w:t>
      </w:r>
      <w:r w:rsidRPr="00ED2C45">
        <w:t>].</w:t>
      </w:r>
    </w:p>
    <w:p w14:paraId="5BA1D8BD" w14:textId="77777777" w:rsidR="002F4DD1" w:rsidRPr="002F4DD1" w:rsidRDefault="002F4DD1" w:rsidP="002F4DD1">
      <w:pPr>
        <w:pStyle w:val="Makale-1derece-baslik"/>
      </w:pPr>
      <w:r w:rsidRPr="002F4DD1">
        <w:t>Extended Abstract</w:t>
      </w:r>
    </w:p>
    <w:p w14:paraId="42EFCCAC" w14:textId="77777777" w:rsidR="00346269" w:rsidRDefault="00346269" w:rsidP="00346269">
      <w:pPr>
        <w:pStyle w:val="Makale-metni"/>
      </w:pPr>
      <w:r>
        <w:t>[</w:t>
      </w:r>
      <w:bookmarkStart w:id="0" w:name="_Hlk159611998"/>
      <w:r w:rsidRPr="00134940">
        <w:t xml:space="preserve">Extended </w:t>
      </w:r>
      <w:r>
        <w:t>Abstrack</w:t>
      </w:r>
      <w:r w:rsidRPr="00134940">
        <w:t xml:space="preserve"> will be written/pasted here.</w:t>
      </w:r>
      <w:bookmarkEnd w:id="0"/>
      <w:r>
        <w:t>]</w:t>
      </w:r>
    </w:p>
    <w:p w14:paraId="73C43C95" w14:textId="4BD09459" w:rsidR="002F009D" w:rsidRPr="00ED2C45" w:rsidRDefault="002F009D" w:rsidP="008B4A83">
      <w:pPr>
        <w:pStyle w:val="Makale-ana-basliklari"/>
        <w:rPr>
          <w:rFonts w:ascii="Gentium Plus" w:hAnsi="Gentium Plus" w:cs="Gentium Plus"/>
        </w:rPr>
      </w:pPr>
      <w:r w:rsidRPr="00ED2C45">
        <w:rPr>
          <w:rFonts w:ascii="Gentium Plus" w:hAnsi="Gentium Plus" w:cs="Gentium Plus"/>
        </w:rPr>
        <w:lastRenderedPageBreak/>
        <w:t>Kaynakça | References</w:t>
      </w:r>
      <w:r w:rsidRPr="00ED2C45">
        <w:rPr>
          <w:rFonts w:ascii="Gentium Plus" w:hAnsi="Gentium Plus" w:cs="Gentium Plus"/>
        </w:rPr>
        <w:fldChar w:fldCharType="begin"/>
      </w:r>
      <w:r w:rsidRPr="00ED2C45">
        <w:rPr>
          <w:rFonts w:ascii="Gentium Plus" w:hAnsi="Gentium Plus" w:cs="Gentium Plus"/>
        </w:rPr>
        <w:instrText xml:space="preserve"> ADDIN ZOTERO_BIBL {"uncited":[],"omitted":[],"custom":[]} CSL_BIBLIOGRAPHY </w:instrText>
      </w:r>
      <w:r w:rsidRPr="00ED2C45">
        <w:rPr>
          <w:rFonts w:ascii="Gentium Plus" w:hAnsi="Gentium Plus" w:cs="Gentium Plus"/>
        </w:rPr>
        <w:fldChar w:fldCharType="separate"/>
      </w:r>
    </w:p>
    <w:p w14:paraId="66BCAD85" w14:textId="77777777" w:rsidR="00346269" w:rsidRPr="00ED2C45" w:rsidRDefault="00346269" w:rsidP="00346269">
      <w:pPr>
        <w:pStyle w:val="Makale-kaynakca-listesi"/>
        <w:ind w:left="0" w:firstLine="0"/>
      </w:pPr>
      <w:r w:rsidRPr="00ED2C45">
        <w:t xml:space="preserve">Soyad, Ad. </w:t>
      </w:r>
      <w:r>
        <w:t xml:space="preserve">(Yıl). </w:t>
      </w:r>
      <w:r w:rsidRPr="00ED2C45">
        <w:rPr>
          <w:i/>
          <w:iCs/>
        </w:rPr>
        <w:t>Eser Adı</w:t>
      </w:r>
      <w:r w:rsidRPr="00ED2C45">
        <w:t>. Yayınevi.</w:t>
      </w:r>
    </w:p>
    <w:p w14:paraId="6F59C56B" w14:textId="77777777" w:rsidR="00346269" w:rsidRPr="00ED2C45" w:rsidRDefault="00346269" w:rsidP="00346269">
      <w:pPr>
        <w:pStyle w:val="Makale-kaynakca-listesi"/>
      </w:pPr>
      <w:r w:rsidRPr="00ED2C45">
        <w:t xml:space="preserve">Soyad, Ad. </w:t>
      </w:r>
      <w:r>
        <w:t xml:space="preserve">(Yıl). </w:t>
      </w:r>
      <w:r w:rsidRPr="00ED2C45">
        <w:t xml:space="preserve">Makale Adı. </w:t>
      </w:r>
      <w:r w:rsidRPr="00ED2C45">
        <w:rPr>
          <w:i/>
          <w:iCs/>
        </w:rPr>
        <w:t>Dergi Adı</w:t>
      </w:r>
      <w:r w:rsidRPr="00ED2C45">
        <w:t xml:space="preserve"> Cilt/Sayı (Ay Yıl), İlk Sayfa-Son Sayfa. https://doi.org/</w:t>
      </w:r>
    </w:p>
    <w:p w14:paraId="61F78E9C" w14:textId="77777777" w:rsidR="00346269" w:rsidRPr="00ED2C45" w:rsidRDefault="00346269" w:rsidP="00346269">
      <w:pPr>
        <w:pStyle w:val="Makale-kaynakca-listesi"/>
        <w:ind w:left="0" w:firstLine="0"/>
      </w:pPr>
      <w:r w:rsidRPr="00ED2C45">
        <w:t xml:space="preserve">Soyad, Ad. </w:t>
      </w:r>
      <w:r>
        <w:t xml:space="preserve">(Yıl). </w:t>
      </w:r>
      <w:r w:rsidRPr="00ED2C45">
        <w:rPr>
          <w:i/>
          <w:iCs/>
        </w:rPr>
        <w:t>Eser Adı</w:t>
      </w:r>
      <w:r w:rsidRPr="00ED2C45">
        <w:t>. Yayınevi.</w:t>
      </w:r>
    </w:p>
    <w:p w14:paraId="7126D082" w14:textId="77777777" w:rsidR="00346269" w:rsidRPr="00ED2C45" w:rsidRDefault="00346269" w:rsidP="00346269">
      <w:pPr>
        <w:pStyle w:val="Makale-kaynakca-listesi"/>
      </w:pPr>
      <w:r w:rsidRPr="00ED2C45">
        <w:t xml:space="preserve">Soyad, Ad. </w:t>
      </w:r>
      <w:r>
        <w:t xml:space="preserve">(Yıl). </w:t>
      </w:r>
      <w:r w:rsidRPr="00ED2C45">
        <w:t xml:space="preserve">Makale Adı. </w:t>
      </w:r>
      <w:r w:rsidRPr="00ED2C45">
        <w:rPr>
          <w:i/>
          <w:iCs/>
        </w:rPr>
        <w:t>Dergi Adı</w:t>
      </w:r>
      <w:r w:rsidRPr="00ED2C45">
        <w:t xml:space="preserve"> Cilt/Sayı (Ay Yıl), İlk Sayfa-Son Sayfa. https://doi.org/</w:t>
      </w:r>
    </w:p>
    <w:p w14:paraId="3F615984" w14:textId="7DF6FDA7" w:rsidR="00BC7AB4" w:rsidRDefault="002F009D" w:rsidP="00566A1F">
      <w:pPr>
        <w:pStyle w:val="Makale-kaynakca-listesi"/>
      </w:pPr>
      <w:r w:rsidRPr="00ED2C45">
        <w:fldChar w:fldCharType="end"/>
      </w:r>
    </w:p>
    <w:p w14:paraId="15F5DD49" w14:textId="3459FFC1" w:rsidR="00346269" w:rsidRPr="00E47BCD" w:rsidRDefault="00346269" w:rsidP="00346269">
      <w:pPr>
        <w:rPr>
          <w:rFonts w:ascii="Gentium Plus" w:hAnsi="Gentium Plus" w:cs="Gentium Plus"/>
          <w:color w:val="FF0000"/>
          <w:sz w:val="19"/>
          <w:shd w:val="clear" w:color="auto" w:fill="FFFFFF"/>
        </w:rPr>
      </w:pPr>
      <w:r w:rsidRPr="00AD1786">
        <w:rPr>
          <w:rFonts w:ascii="Gentium Plus" w:hAnsi="Gentium Plus" w:cs="Gentium Plus"/>
          <w:color w:val="FF0000"/>
          <w:sz w:val="19"/>
          <w:highlight w:val="yellow"/>
          <w:shd w:val="clear" w:color="auto" w:fill="FFFFFF"/>
        </w:rPr>
        <w:t>Lütfen Kaynakçanızı Apa7 kurallarına uygun bir şekilde hazırlayınız. Kopyalama işlemini bu bölümde de uygulayabilirsiniz.</w:t>
      </w:r>
      <w:r>
        <w:rPr>
          <w:rFonts w:ascii="Gentium Plus" w:hAnsi="Gentium Plus" w:cs="Gentium Plus"/>
          <w:color w:val="FF0000"/>
          <w:sz w:val="19"/>
          <w:shd w:val="clear" w:color="auto" w:fill="FFFFFF"/>
        </w:rPr>
        <w:t xml:space="preserve">  </w:t>
      </w:r>
      <w:r w:rsidRPr="00E47BCD">
        <w:rPr>
          <w:rFonts w:ascii="Gentium Plus" w:hAnsi="Gentium Plus" w:cs="Gentium Plus"/>
          <w:color w:val="FF0000"/>
          <w:sz w:val="19"/>
          <w:highlight w:val="yellow"/>
          <w:shd w:val="clear" w:color="auto" w:fill="FFFFFF"/>
        </w:rPr>
        <w:t>Kaynakça gösterimlerini WORD, Mendeley, Zotero ve EndNote ile hazırlamanız tavsiye edilmektedir.</w:t>
      </w:r>
    </w:p>
    <w:p w14:paraId="4E9D2AF8" w14:textId="77777777" w:rsidR="00D02A70" w:rsidRDefault="00D02A70" w:rsidP="00024AE6">
      <w:pPr>
        <w:rPr>
          <w:rFonts w:ascii="Gentium Plus" w:hAnsi="Gentium Plus" w:cs="Gentium Plus"/>
          <w:color w:val="FF0000"/>
          <w:sz w:val="19"/>
          <w:shd w:val="clear" w:color="auto" w:fill="FFFFFF"/>
        </w:rPr>
      </w:pPr>
    </w:p>
    <w:p w14:paraId="03E1A936" w14:textId="39FF00C6" w:rsidR="00D02A70" w:rsidRPr="00AD1786" w:rsidRDefault="00D02A70" w:rsidP="00024AE6">
      <w:pPr>
        <w:rPr>
          <w:rFonts w:ascii="Gentium Plus" w:hAnsi="Gentium Plus" w:cs="Gentium Plus"/>
          <w:color w:val="FF0000"/>
          <w:sz w:val="19"/>
          <w:shd w:val="clear" w:color="auto" w:fill="FFFFFF"/>
        </w:rPr>
      </w:pPr>
      <w:hyperlink r:id="rId21" w:history="1">
        <w:r w:rsidRPr="00632A81">
          <w:rPr>
            <w:rStyle w:val="Kpr"/>
            <w:rFonts w:ascii="Gentium Plus" w:hAnsi="Gentium Plus" w:cs="Gentium Plus"/>
            <w:sz w:val="19"/>
            <w:shd w:val="clear" w:color="auto" w:fill="FFFFFF"/>
          </w:rPr>
          <w:t>https://libguides.csudh.edu/citation/apa-7</w:t>
        </w:r>
      </w:hyperlink>
      <w:r>
        <w:rPr>
          <w:rFonts w:ascii="Gentium Plus" w:hAnsi="Gentium Plus" w:cs="Gentium Plus"/>
          <w:color w:val="FF0000"/>
          <w:sz w:val="19"/>
          <w:shd w:val="clear" w:color="auto" w:fill="FFFFFF"/>
        </w:rPr>
        <w:t xml:space="preserve"> </w:t>
      </w:r>
    </w:p>
    <w:sectPr w:rsidR="00D02A70" w:rsidRPr="00AD1786" w:rsidSect="002068A0">
      <w:headerReference w:type="default" r:id="rId22"/>
      <w:headerReference w:type="first" r:id="rId23"/>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23B136" w14:textId="77777777" w:rsidR="004D4B53" w:rsidRDefault="004D4B53" w:rsidP="00084182">
      <w:r>
        <w:separator/>
      </w:r>
    </w:p>
  </w:endnote>
  <w:endnote w:type="continuationSeparator" w:id="0">
    <w:p w14:paraId="1D81AD42" w14:textId="77777777" w:rsidR="004D4B53" w:rsidRDefault="004D4B53"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Gentium Plus">
    <w:altName w:val="Segoe UI Historic"/>
    <w:charset w:val="00"/>
    <w:family w:val="auto"/>
    <w:pitch w:val="variable"/>
    <w:sig w:usb0="E00003FF" w:usb1="5200E1FF" w:usb2="0A000029" w:usb3="00000000" w:csb0="0000019F" w:csb1="00000000"/>
    <w:embedRegular r:id="rId1" w:fontKey="{3FDA5EFE-A6D9-4F9D-A2C8-AD8AC244214A}"/>
    <w:embedBold r:id="rId2" w:fontKey="{7C49BE69-C5D0-44BC-8583-F6578DBF49F5}"/>
    <w:embedItalic r:id="rId3" w:fontKey="{015C3AB2-2F40-4DD3-85CC-91AEC98016AE}"/>
    <w:embedBoldItalic r:id="rId4" w:fontKey="{8A692F1A-7082-4A1E-9E93-007D35806ECC}"/>
  </w:font>
  <w:font w:name="Calibri">
    <w:panose1 w:val="020F0502020204030204"/>
    <w:charset w:val="A2"/>
    <w:family w:val="swiss"/>
    <w:pitch w:val="variable"/>
    <w:sig w:usb0="E4002EFF" w:usb1="C200247B" w:usb2="00000009" w:usb3="00000000" w:csb0="000001FF" w:csb1="00000000"/>
    <w:embedRegular r:id="rId5" w:fontKey="{7D75C7C4-A861-4D1A-93CF-F5BACBB1D1ED}"/>
    <w:embedBold r:id="rId6" w:fontKey="{25148D09-33B5-4829-989A-89A36CD16972}"/>
    <w:embedItalic r:id="rId7" w:fontKey="{8E4927F6-1C99-4C4A-9DA2-B05BEC08529B}"/>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font>
  <w:font w:name="Cambria">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EC17E" w14:textId="0DBE5ACF" w:rsidR="002F009D" w:rsidRPr="008B03A2" w:rsidRDefault="00CC2B54" w:rsidP="00CC2B54">
    <w:pPr>
      <w:pStyle w:val="Makale-alt-bilgi-cift"/>
      <w:tabs>
        <w:tab w:val="left" w:pos="1141"/>
        <w:tab w:val="center" w:pos="3509"/>
      </w:tabs>
      <w:jc w:val="left"/>
    </w:pPr>
    <w:r>
      <w:rPr>
        <w:noProof/>
      </w:rPr>
      <mc:AlternateContent>
        <mc:Choice Requires="wps">
          <w:drawing>
            <wp:anchor distT="0" distB="0" distL="114300" distR="114300" simplePos="0" relativeHeight="251669504" behindDoc="0" locked="0" layoutInCell="1" allowOverlap="1" wp14:anchorId="20A5F9AF" wp14:editId="0BD3B337">
              <wp:simplePos x="0" y="0"/>
              <wp:positionH relativeFrom="column">
                <wp:posOffset>1084580</wp:posOffset>
              </wp:positionH>
              <wp:positionV relativeFrom="paragraph">
                <wp:posOffset>262724</wp:posOffset>
              </wp:positionV>
              <wp:extent cx="2520315" cy="115495"/>
              <wp:effectExtent l="0" t="0" r="0" b="0"/>
              <wp:wrapNone/>
              <wp:docPr id="1436355941"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0315" cy="115495"/>
                      </a:xfrm>
                      <a:prstGeom prst="rect">
                        <a:avLst/>
                      </a:prstGeom>
                      <a:solidFill>
                        <a:srgbClr val="CC3232"/>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8D2ECF" id="Rectangle 92" o:spid="_x0000_s1026" style="position:absolute;margin-left:85.4pt;margin-top:20.7pt;width:198.45pt;height:9.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" fillcolor="#cc3232" stroked="f"/>
          </w:pict>
        </mc:Fallback>
      </mc:AlternateContent>
    </w:r>
    <w:r>
      <w:rPr>
        <w:noProof/>
      </w:rPr>
      <mc:AlternateContent>
        <mc:Choice Requires="wps">
          <w:drawing>
            <wp:anchor distT="0" distB="0" distL="114300" distR="114300" simplePos="0" relativeHeight="251667456" behindDoc="0" locked="0" layoutInCell="1" allowOverlap="1" wp14:anchorId="1DB682F4" wp14:editId="78A5DB47">
              <wp:simplePos x="0" y="0"/>
              <wp:positionH relativeFrom="column">
                <wp:posOffset>-690113</wp:posOffset>
              </wp:positionH>
              <wp:positionV relativeFrom="paragraph">
                <wp:posOffset>262602</wp:posOffset>
              </wp:positionV>
              <wp:extent cx="5895975" cy="81886"/>
              <wp:effectExtent l="0" t="0" r="9525" b="0"/>
              <wp:wrapNone/>
              <wp:docPr id="768156702"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5975" cy="81886"/>
                      </a:xfrm>
                      <a:prstGeom prst="rect">
                        <a:avLst/>
                      </a:prstGeom>
                      <a:solidFill>
                        <a:srgbClr val="3333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8FB0E2" id="Rectangle 91" o:spid="_x0000_s1026" style="position:absolute;margin-left:-54.35pt;margin-top:20.7pt;width:464.25pt;height: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" fillcolor="#333" stroked="f"/>
          </w:pict>
        </mc:Fallback>
      </mc:AlternateContent>
    </w:r>
    <w:r>
      <w:tab/>
    </w:r>
    <w:r>
      <w:tab/>
    </w:r>
    <w:r w:rsidR="00FD0841" w:rsidRPr="00FD0841">
      <w:t>www.turkiyemedyaakademisi.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048D5" w14:textId="394BE793" w:rsidR="002F009D" w:rsidRDefault="008E0DEB" w:rsidP="00467181">
    <w:pPr>
      <w:pBdr>
        <w:top w:val="single" w:sz="4" w:space="3" w:color="auto"/>
      </w:pBdr>
      <w:spacing w:line="223" w:lineRule="auto"/>
      <w:jc w:val="center"/>
      <w:rPr>
        <w:rFonts w:cs="Gentium Plus"/>
        <w:sz w:val="16"/>
        <w:szCs w:val="16"/>
      </w:rPr>
    </w:pPr>
    <w:r w:rsidRPr="008E0DEB">
      <w:rPr>
        <w:rFonts w:cs="Gentium Plus"/>
        <w:i/>
        <w:iCs/>
        <w:sz w:val="16"/>
        <w:szCs w:val="16"/>
      </w:rPr>
      <w:t>Türkiye Medya Akademisi Dergisi | e-ISSN: 2791-6014</w:t>
    </w:r>
  </w:p>
  <w:p w14:paraId="52470498" w14:textId="0EB26030" w:rsidR="002F009D" w:rsidRPr="00467181" w:rsidRDefault="00024AE6" w:rsidP="00467181">
    <w:pPr>
      <w:pStyle w:val="AltBilgi"/>
    </w:pPr>
    <w:r>
      <w:rPr>
        <w:noProof/>
      </w:rPr>
      <mc:AlternateContent>
        <mc:Choice Requires="wps">
          <w:drawing>
            <wp:anchor distT="0" distB="0" distL="114300" distR="114300" simplePos="0" relativeHeight="251675648" behindDoc="0" locked="0" layoutInCell="1" allowOverlap="1" wp14:anchorId="67912D5A" wp14:editId="05E7E14A">
              <wp:simplePos x="0" y="0"/>
              <wp:positionH relativeFrom="column">
                <wp:posOffset>1071959</wp:posOffset>
              </wp:positionH>
              <wp:positionV relativeFrom="paragraph">
                <wp:posOffset>96520</wp:posOffset>
              </wp:positionV>
              <wp:extent cx="2520315" cy="115495"/>
              <wp:effectExtent l="0" t="0" r="0" b="0"/>
              <wp:wrapNone/>
              <wp:docPr id="1786647314"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0315" cy="115495"/>
                      </a:xfrm>
                      <a:prstGeom prst="rect">
                        <a:avLst/>
                      </a:prstGeom>
                      <a:solidFill>
                        <a:srgbClr val="CC3232"/>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D3D9D" id="Rectangle 92" o:spid="_x0000_s1026" style="position:absolute;margin-left:84.4pt;margin-top:7.6pt;width:198.45pt;height:9.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" fillcolor="#cc3232" stroked="f"/>
          </w:pict>
        </mc:Fallback>
      </mc:AlternateContent>
    </w:r>
    <w:r>
      <w:rPr>
        <w:noProof/>
      </w:rPr>
      <mc:AlternateContent>
        <mc:Choice Requires="wps">
          <w:drawing>
            <wp:anchor distT="0" distB="0" distL="114300" distR="114300" simplePos="0" relativeHeight="251673600" behindDoc="0" locked="0" layoutInCell="1" allowOverlap="1" wp14:anchorId="6184C424" wp14:editId="0B41D1FF">
              <wp:simplePos x="0" y="0"/>
              <wp:positionH relativeFrom="column">
                <wp:posOffset>-651510</wp:posOffset>
              </wp:positionH>
              <wp:positionV relativeFrom="paragraph">
                <wp:posOffset>98094</wp:posOffset>
              </wp:positionV>
              <wp:extent cx="5895975" cy="81280"/>
              <wp:effectExtent l="0" t="0" r="9525" b="0"/>
              <wp:wrapNone/>
              <wp:docPr id="31011272"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5975" cy="81280"/>
                      </a:xfrm>
                      <a:prstGeom prst="rect">
                        <a:avLst/>
                      </a:prstGeom>
                      <a:solidFill>
                        <a:srgbClr val="3333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5F98E" id="Rectangle 91" o:spid="_x0000_s1026" style="position:absolute;margin-left:-51.3pt;margin-top:7.7pt;width:464.25pt;height:6.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" fillcolor="#333" stroked="f"/>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3C6D8" w14:textId="04B1A8F3" w:rsidR="002F009D" w:rsidRPr="002F009D" w:rsidRDefault="00CC2B54" w:rsidP="00517D46">
    <w:pPr>
      <w:pStyle w:val="Makale-alt-bilgi-tek-sayfa"/>
    </w:pPr>
    <w:r>
      <w:rPr>
        <w:noProof/>
      </w:rPr>
      <mc:AlternateContent>
        <mc:Choice Requires="wps">
          <w:drawing>
            <wp:anchor distT="0" distB="0" distL="114300" distR="114300" simplePos="0" relativeHeight="251663360" behindDoc="0" locked="0" layoutInCell="1" allowOverlap="1" wp14:anchorId="3D5E6D9D" wp14:editId="1446D181">
              <wp:simplePos x="0" y="0"/>
              <wp:positionH relativeFrom="column">
                <wp:posOffset>1076117</wp:posOffset>
              </wp:positionH>
              <wp:positionV relativeFrom="paragraph">
                <wp:posOffset>270510</wp:posOffset>
              </wp:positionV>
              <wp:extent cx="2520315" cy="115495"/>
              <wp:effectExtent l="0" t="0" r="0" b="0"/>
              <wp:wrapNone/>
              <wp:docPr id="92"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0315" cy="115495"/>
                      </a:xfrm>
                      <a:prstGeom prst="rect">
                        <a:avLst/>
                      </a:prstGeom>
                      <a:solidFill>
                        <a:srgbClr val="CC3232"/>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E350F1" id="Rectangle 92" o:spid="_x0000_s1026" style="position:absolute;margin-left:84.75pt;margin-top:21.3pt;width:198.45pt;height:9.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" fillcolor="#cc3232" stroked="f"/>
          </w:pict>
        </mc:Fallback>
      </mc:AlternateContent>
    </w:r>
    <w:r>
      <w:rPr>
        <w:noProof/>
      </w:rPr>
      <mc:AlternateContent>
        <mc:Choice Requires="wps">
          <w:drawing>
            <wp:anchor distT="0" distB="0" distL="114300" distR="114300" simplePos="0" relativeHeight="251661312" behindDoc="0" locked="0" layoutInCell="1" allowOverlap="1" wp14:anchorId="24FFA1A6" wp14:editId="1F7C0D5F">
              <wp:simplePos x="0" y="0"/>
              <wp:positionH relativeFrom="column">
                <wp:posOffset>-661670</wp:posOffset>
              </wp:positionH>
              <wp:positionV relativeFrom="paragraph">
                <wp:posOffset>268747</wp:posOffset>
              </wp:positionV>
              <wp:extent cx="5895975" cy="81886"/>
              <wp:effectExtent l="0" t="0" r="9525" b="0"/>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5975" cy="81886"/>
                      </a:xfrm>
                      <a:prstGeom prst="rect">
                        <a:avLst/>
                      </a:prstGeom>
                      <a:solidFill>
                        <a:srgbClr val="3333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964293" id="Rectangle 91" o:spid="_x0000_s1026" style="position:absolute;margin-left:-52.1pt;margin-top:21.15pt;width:464.25pt;height: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" fillcolor="#333" stroked="f"/>
          </w:pict>
        </mc:Fallback>
      </mc:AlternateContent>
    </w:r>
    <w:r w:rsidR="00FD0841">
      <w:rPr>
        <w:noProof/>
      </w:rPr>
      <w:t>Türkiye Medya Akademisi Dergisi</w:t>
    </w:r>
    <w:r w:rsidR="002F009D" w:rsidRPr="002F009D">
      <w:t xml:space="preserve"> | </w:t>
    </w:r>
    <w:r w:rsidR="00FD0841">
      <w:t>e-</w:t>
    </w:r>
    <w:r w:rsidR="002F009D" w:rsidRPr="002F009D">
      <w:t xml:space="preserve">ISSN: </w:t>
    </w:r>
    <w:r w:rsidR="00FD0841" w:rsidRPr="00FD0841">
      <w:t>2791-6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95A2BD" w14:textId="77777777" w:rsidR="004D4B53" w:rsidRPr="00DC23D6" w:rsidRDefault="004D4B53" w:rsidP="00084182">
      <w:r w:rsidRPr="00DC23D6">
        <w:separator/>
      </w:r>
    </w:p>
  </w:footnote>
  <w:footnote w:type="continuationSeparator" w:id="0">
    <w:p w14:paraId="55C13681" w14:textId="77777777" w:rsidR="004D4B53" w:rsidRPr="00DC23D6" w:rsidRDefault="004D4B53" w:rsidP="00084182">
      <w:r w:rsidRPr="00DC23D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6B0EE" w14:textId="1B5F92FD" w:rsidR="002F009D" w:rsidRPr="00BE1CF1" w:rsidRDefault="002F009D" w:rsidP="007405DF">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sidR="00ED2C45">
      <w:rPr>
        <w:bCs/>
        <w:noProof/>
        <w:spacing w:val="-4"/>
      </w:rPr>
      <w:t>2</w:t>
    </w:r>
    <w:r w:rsidRPr="00BE1CF1">
      <w:rPr>
        <w:bCs/>
        <w:spacing w:val="-4"/>
      </w:rPr>
      <w:fldChar w:fldCharType="end"/>
    </w:r>
    <w:r w:rsidRPr="00BE1CF1">
      <w:rPr>
        <w:bCs/>
        <w:spacing w:val="-4"/>
      </w:rPr>
      <w:t xml:space="preserve">  •</w:t>
    </w:r>
    <w:r>
      <w:rPr>
        <w:bCs/>
        <w:spacing w:val="-4"/>
      </w:rPr>
      <w:t xml:space="preserve"> </w:t>
    </w:r>
    <w:r w:rsidR="007405DF">
      <w:t xml:space="preserve"> </w:t>
    </w:r>
    <w:r w:rsidR="007405DF" w:rsidRPr="007405DF">
      <w:t>Makale Türkçe Ad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516DF" w14:textId="7777777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the Problem of Academic Structuring of Islamic Sciences Faculties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7999D" w14:textId="0D948E65" w:rsidR="00BE03AA" w:rsidRDefault="00FD0841" w:rsidP="00BE03AA">
    <w:pPr>
      <w:pStyle w:val="Makale-us-bilgi-ilk-sayfa-TR-EN"/>
      <w:rPr>
        <w:rStyle w:val="Makale-ust-bilgi-ilk-sayfa"/>
      </w:rPr>
    </w:pPr>
    <w:r w:rsidRPr="00FD0841">
      <w:t xml:space="preserve"> </w:t>
    </w:r>
    <w:r w:rsidRPr="00FD0841">
      <w:rPr>
        <w:noProof/>
      </w:rPr>
      <w:t>Türkiye Medya Akademisi Dergisi</w:t>
    </w:r>
    <w:r w:rsidR="00622CEC">
      <w:rPr>
        <w:noProof/>
      </w:rPr>
      <w:t>,</w:t>
    </w:r>
    <w:r w:rsidR="00622CEC">
      <w:rPr>
        <w:rStyle w:val="Makale-ust-bilgi-ilk-sayfa"/>
        <w:rFonts w:cs="Arial"/>
        <w:color w:val="auto"/>
        <w:spacing w:val="0"/>
        <w:szCs w:val="22"/>
      </w:rPr>
      <w:t xml:space="preserve"> Sayı: </w:t>
    </w:r>
    <w:r w:rsidR="00014B61">
      <w:rPr>
        <w:rStyle w:val="Makale-ust-bilgi-ilk-sayfa"/>
        <w:rFonts w:cs="Arial"/>
        <w:color w:val="auto"/>
        <w:spacing w:val="0"/>
        <w:szCs w:val="22"/>
      </w:rPr>
      <w:t>10</w:t>
    </w:r>
    <w:r w:rsidR="00622CEC" w:rsidRPr="00E42D97">
      <w:rPr>
        <w:rStyle w:val="Makale-ust-bilgi-ilk-sayfa"/>
        <w:rFonts w:cs="Arial"/>
        <w:color w:val="auto"/>
        <w:spacing w:val="0"/>
        <w:szCs w:val="22"/>
      </w:rPr>
      <w:t xml:space="preserve"> (</w:t>
    </w:r>
    <w:r w:rsidR="002F70E6">
      <w:rPr>
        <w:rStyle w:val="Makale-ust-bilgi-ilk-sayfa"/>
        <w:rFonts w:cs="Arial"/>
        <w:color w:val="auto"/>
        <w:spacing w:val="0"/>
        <w:szCs w:val="22"/>
      </w:rPr>
      <w:t>Eylül</w:t>
    </w:r>
    <w:r w:rsidR="00622CEC">
      <w:rPr>
        <w:rStyle w:val="Makale-ust-bilgi-ilk-sayfa"/>
        <w:rFonts w:cs="Arial"/>
        <w:color w:val="auto"/>
        <w:spacing w:val="0"/>
        <w:szCs w:val="22"/>
      </w:rPr>
      <w:t xml:space="preserve"> 202</w:t>
    </w:r>
    <w:r w:rsidR="00014B61">
      <w:rPr>
        <w:rStyle w:val="Makale-ust-bilgi-ilk-sayfa"/>
        <w:rFonts w:cs="Arial"/>
        <w:color w:val="auto"/>
        <w:spacing w:val="0"/>
        <w:szCs w:val="22"/>
      </w:rPr>
      <w:t>5</w:t>
    </w:r>
    <w:r w:rsidR="00622CEC" w:rsidRPr="00E42D97">
      <w:rPr>
        <w:rStyle w:val="Makale-ust-bilgi-ilk-sayfa"/>
        <w:rFonts w:cs="Arial"/>
        <w:color w:val="auto"/>
        <w:spacing w:val="0"/>
        <w:szCs w:val="22"/>
      </w:rPr>
      <w:t xml:space="preserve">), </w:t>
    </w:r>
    <w:r w:rsidR="00BE03AA">
      <w:rPr>
        <w:rStyle w:val="Makale-ust-bilgi-ilk-sayfa"/>
      </w:rPr>
      <w:t>İlk Sayfa-Son Sayfa | Araştırma Makalesi</w:t>
    </w:r>
  </w:p>
  <w:p w14:paraId="528E9CD6" w14:textId="74CCFA4B" w:rsidR="002F009D" w:rsidRPr="00E42D97" w:rsidRDefault="002F009D" w:rsidP="00024AE6">
    <w:pPr>
      <w:pStyle w:val="Makale-us-bilgi-ilk-sayfa-TR-EN"/>
      <w:jc w:val="left"/>
      <w:rPr>
        <w:rStyle w:val="Makale-ust-bilgi-ilk-sayfa"/>
        <w:rFonts w:cs="Arial"/>
        <w:color w:val="auto"/>
        <w:spacing w:val="0"/>
        <w:szCs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D1407" w14:textId="186A79CB" w:rsidR="002F009D" w:rsidRPr="001E7335" w:rsidRDefault="00CB52B8" w:rsidP="00CC2B54">
    <w:pPr>
      <w:pStyle w:val="Makale-us-bilgi-ilk-sayfa-TR-EN"/>
      <w:tabs>
        <w:tab w:val="left" w:pos="335"/>
        <w:tab w:val="right" w:pos="7030"/>
      </w:tabs>
      <w:jc w:val="left"/>
      <w:rPr>
        <w:rStyle w:val="Makale-ust-bilgi-ilk-sayfa"/>
      </w:rPr>
    </w:pPr>
    <w:r w:rsidRPr="000F0D2D">
      <w:rPr>
        <w:noProof/>
      </w:rPr>
      <w:t>Journal of Türkiye Media Academy</w:t>
    </w:r>
    <w:r>
      <w:rPr>
        <w:noProof/>
      </w:rPr>
      <w:t>,</w:t>
    </w:r>
    <w:r>
      <w:rPr>
        <w:rStyle w:val="Makale-ust-bilgi-ilk-sayfa"/>
      </w:rPr>
      <w:t xml:space="preserve"> Issue: </w:t>
    </w:r>
    <w:r w:rsidR="00346269">
      <w:rPr>
        <w:rStyle w:val="Makale-ust-bilgi-ilk-sayfa"/>
      </w:rPr>
      <w:t>10</w:t>
    </w:r>
    <w:r>
      <w:rPr>
        <w:rStyle w:val="Makale-ust-bilgi-ilk-sayfa"/>
      </w:rPr>
      <w:t xml:space="preserve"> </w:t>
    </w:r>
    <w:r w:rsidRPr="001E7335">
      <w:rPr>
        <w:rStyle w:val="Makale-ust-bilgi-ilk-sayfa"/>
      </w:rPr>
      <w:t>(</w:t>
    </w:r>
    <w:r w:rsidR="002F70E6">
      <w:rPr>
        <w:rStyle w:val="Makale-ust-bilgi-ilk-sayfa"/>
      </w:rPr>
      <w:t>September</w:t>
    </w:r>
    <w:r w:rsidRPr="001E7335">
      <w:rPr>
        <w:rStyle w:val="Makale-ust-bilgi-ilk-sayfa"/>
      </w:rPr>
      <w:t xml:space="preserve"> </w:t>
    </w:r>
    <w:r>
      <w:rPr>
        <w:rStyle w:val="Makale-ust-bilgi-ilk-sayfa"/>
      </w:rPr>
      <w:t>202</w:t>
    </w:r>
    <w:r w:rsidR="00BE71C6">
      <w:rPr>
        <w:rStyle w:val="Makale-ust-bilgi-ilk-sayfa"/>
      </w:rPr>
      <w:t>5</w:t>
    </w:r>
    <w:r w:rsidRPr="00350DD1">
      <w:rPr>
        <w:rStyle w:val="Makale-ust-bilgi-ilk-sayfa"/>
        <w:color w:val="auto"/>
      </w:rPr>
      <w:t xml:space="preserve">), </w:t>
    </w:r>
    <w:r w:rsidR="00350DD1" w:rsidRPr="00350DD1">
      <w:rPr>
        <w:rStyle w:val="Makale-ust-bilgi-ilk-sayfa"/>
        <w:color w:val="auto"/>
      </w:rPr>
      <w:t>First Page-Last Page</w:t>
    </w:r>
    <w:r w:rsidR="002F009D" w:rsidRPr="00350DD1">
      <w:rPr>
        <w:rStyle w:val="Makale-ust-bilgi-ilk-sayfa"/>
        <w:color w:val="auto"/>
      </w:rPr>
      <w:t xml:space="preserve"> </w:t>
    </w:r>
    <w:r w:rsidR="002F009D" w:rsidRPr="001E7335">
      <w:rPr>
        <w:rStyle w:val="Makale-ust-bilgi-ilk-sayfa"/>
      </w:rPr>
      <w:t>| Research Articl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F9C5D" w14:textId="7F78C5E9" w:rsidR="00A8050D" w:rsidRPr="008B4A83" w:rsidRDefault="008B4A83" w:rsidP="008B4A83">
    <w:pPr>
      <w:pStyle w:val="Makale-usbilgitek"/>
    </w:pPr>
    <w:r w:rsidRPr="008B4A83">
      <w:t>Makale İngilizce Başlık</w:t>
    </w:r>
    <w:r w:rsidRPr="00CA3674">
      <w:t>•</w:t>
    </w:r>
    <w:r>
      <w:t xml:space="preserve"> </w:t>
    </w:r>
    <w:r w:rsidRPr="00CA3674">
      <w:fldChar w:fldCharType="begin"/>
    </w:r>
    <w:r w:rsidRPr="00CA3674">
      <w:instrText xml:space="preserve"> PAGE   \* MERGEFORMAT </w:instrText>
    </w:r>
    <w:r w:rsidRPr="00CA3674">
      <w:fldChar w:fldCharType="separate"/>
    </w:r>
    <w:r w:rsidR="00ED2C45">
      <w:rPr>
        <w:noProof/>
      </w:rPr>
      <w:t>7</w:t>
    </w:r>
    <w:r w:rsidRPr="00CA3674">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B4046" w14:textId="77777777" w:rsidR="00CA3674" w:rsidRPr="00CA3674" w:rsidRDefault="00AD1786" w:rsidP="00084182">
    <w:fldSimple w:instr=" SUBJECT  \* MERGEFORMAT ">
      <w:r w:rsidR="002F009D">
        <w:t>The Concept of Muzır Music in Ottoman Archive Documents</w:t>
      </w:r>
    </w:fldSimple>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3"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5"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6"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7"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40AA0896"/>
    <w:multiLevelType w:val="hybridMultilevel"/>
    <w:tmpl w:val="37D0B8E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3"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524368966">
    <w:abstractNumId w:val="19"/>
  </w:num>
  <w:num w:numId="2" w16cid:durableId="69009829">
    <w:abstractNumId w:val="24"/>
  </w:num>
  <w:num w:numId="3" w16cid:durableId="2037383574">
    <w:abstractNumId w:val="21"/>
  </w:num>
  <w:num w:numId="4" w16cid:durableId="1223179834">
    <w:abstractNumId w:val="23"/>
  </w:num>
  <w:num w:numId="5" w16cid:durableId="2034500524">
    <w:abstractNumId w:val="13"/>
  </w:num>
  <w:num w:numId="6" w16cid:durableId="1699967626">
    <w:abstractNumId w:val="11"/>
  </w:num>
  <w:num w:numId="7" w16cid:durableId="816915266">
    <w:abstractNumId w:val="26"/>
  </w:num>
  <w:num w:numId="8" w16cid:durableId="22556603">
    <w:abstractNumId w:val="25"/>
  </w:num>
  <w:num w:numId="9" w16cid:durableId="575164040">
    <w:abstractNumId w:val="15"/>
  </w:num>
  <w:num w:numId="10" w16cid:durableId="868370968">
    <w:abstractNumId w:val="29"/>
  </w:num>
  <w:num w:numId="11" w16cid:durableId="316108504">
    <w:abstractNumId w:val="0"/>
  </w:num>
  <w:num w:numId="12" w16cid:durableId="166869808">
    <w:abstractNumId w:val="1"/>
  </w:num>
  <w:num w:numId="13" w16cid:durableId="1147479466">
    <w:abstractNumId w:val="2"/>
  </w:num>
  <w:num w:numId="14" w16cid:durableId="1204706147">
    <w:abstractNumId w:val="3"/>
  </w:num>
  <w:num w:numId="15" w16cid:durableId="1900826815">
    <w:abstractNumId w:val="8"/>
  </w:num>
  <w:num w:numId="16" w16cid:durableId="547836339">
    <w:abstractNumId w:val="4"/>
  </w:num>
  <w:num w:numId="17" w16cid:durableId="827208003">
    <w:abstractNumId w:val="5"/>
  </w:num>
  <w:num w:numId="18" w16cid:durableId="876044550">
    <w:abstractNumId w:val="6"/>
  </w:num>
  <w:num w:numId="19" w16cid:durableId="1778017629">
    <w:abstractNumId w:val="7"/>
  </w:num>
  <w:num w:numId="20" w16cid:durableId="453447111">
    <w:abstractNumId w:val="9"/>
  </w:num>
  <w:num w:numId="21" w16cid:durableId="1389768424">
    <w:abstractNumId w:val="22"/>
  </w:num>
  <w:num w:numId="22" w16cid:durableId="83653669">
    <w:abstractNumId w:val="18"/>
  </w:num>
  <w:num w:numId="23" w16cid:durableId="2023311154">
    <w:abstractNumId w:val="30"/>
  </w:num>
  <w:num w:numId="24" w16cid:durableId="670184384">
    <w:abstractNumId w:val="10"/>
  </w:num>
  <w:num w:numId="25" w16cid:durableId="728262371">
    <w:abstractNumId w:val="14"/>
  </w:num>
  <w:num w:numId="26" w16cid:durableId="1027683186">
    <w:abstractNumId w:val="17"/>
  </w:num>
  <w:num w:numId="27" w16cid:durableId="1042632318">
    <w:abstractNumId w:val="12"/>
  </w:num>
  <w:num w:numId="28" w16cid:durableId="1467119921">
    <w:abstractNumId w:val="16"/>
  </w:num>
  <w:num w:numId="29" w16cid:durableId="1218281253">
    <w:abstractNumId w:val="28"/>
  </w:num>
  <w:num w:numId="30" w16cid:durableId="957567651">
    <w:abstractNumId w:val="27"/>
  </w:num>
  <w:num w:numId="31" w16cid:durableId="122167078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4B61"/>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AE6"/>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95353"/>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3356"/>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940"/>
    <w:rsid w:val="00134AAB"/>
    <w:rsid w:val="001357F4"/>
    <w:rsid w:val="00135830"/>
    <w:rsid w:val="00136567"/>
    <w:rsid w:val="001366FB"/>
    <w:rsid w:val="00136889"/>
    <w:rsid w:val="001374E5"/>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AB3"/>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8A0"/>
    <w:rsid w:val="00206A23"/>
    <w:rsid w:val="002073D8"/>
    <w:rsid w:val="00207B76"/>
    <w:rsid w:val="00207CF6"/>
    <w:rsid w:val="00207D25"/>
    <w:rsid w:val="00207D58"/>
    <w:rsid w:val="002114E4"/>
    <w:rsid w:val="0021296E"/>
    <w:rsid w:val="00213346"/>
    <w:rsid w:val="002133EB"/>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1E0A"/>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66E"/>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6DC"/>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4DD1"/>
    <w:rsid w:val="002F5138"/>
    <w:rsid w:val="002F5F99"/>
    <w:rsid w:val="002F692F"/>
    <w:rsid w:val="002F70E6"/>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4FF5"/>
    <w:rsid w:val="00335436"/>
    <w:rsid w:val="00336E35"/>
    <w:rsid w:val="0034078F"/>
    <w:rsid w:val="00340F9B"/>
    <w:rsid w:val="00343A77"/>
    <w:rsid w:val="00343F62"/>
    <w:rsid w:val="003442B0"/>
    <w:rsid w:val="003445F1"/>
    <w:rsid w:val="00344DB8"/>
    <w:rsid w:val="00346269"/>
    <w:rsid w:val="003470E5"/>
    <w:rsid w:val="003471A8"/>
    <w:rsid w:val="00347568"/>
    <w:rsid w:val="00350DD1"/>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35D6"/>
    <w:rsid w:val="003D4055"/>
    <w:rsid w:val="003D424A"/>
    <w:rsid w:val="003D4931"/>
    <w:rsid w:val="003D4E8A"/>
    <w:rsid w:val="003D52CC"/>
    <w:rsid w:val="003D55A6"/>
    <w:rsid w:val="003D6F5B"/>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07B"/>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0B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B53"/>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1E06"/>
    <w:rsid w:val="00582433"/>
    <w:rsid w:val="00582925"/>
    <w:rsid w:val="00583955"/>
    <w:rsid w:val="0058549C"/>
    <w:rsid w:val="00585677"/>
    <w:rsid w:val="005874AC"/>
    <w:rsid w:val="00590805"/>
    <w:rsid w:val="00590D5A"/>
    <w:rsid w:val="00591507"/>
    <w:rsid w:val="00591B76"/>
    <w:rsid w:val="005929F5"/>
    <w:rsid w:val="00592FEA"/>
    <w:rsid w:val="00593545"/>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CEC"/>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6CD2"/>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389"/>
    <w:rsid w:val="00675BE7"/>
    <w:rsid w:val="00675D6E"/>
    <w:rsid w:val="00675FC7"/>
    <w:rsid w:val="006771BD"/>
    <w:rsid w:val="006772B2"/>
    <w:rsid w:val="00677A26"/>
    <w:rsid w:val="00677F68"/>
    <w:rsid w:val="00680055"/>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C1C"/>
    <w:rsid w:val="00690E45"/>
    <w:rsid w:val="00692548"/>
    <w:rsid w:val="00692FA1"/>
    <w:rsid w:val="006946B4"/>
    <w:rsid w:val="00695DB7"/>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4F4E"/>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42"/>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A46"/>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486"/>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0DEB"/>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48E3"/>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786"/>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0D48"/>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6303"/>
    <w:rsid w:val="00BA6F7D"/>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2DB6"/>
    <w:rsid w:val="00BD3211"/>
    <w:rsid w:val="00BD3628"/>
    <w:rsid w:val="00BD5855"/>
    <w:rsid w:val="00BD596B"/>
    <w:rsid w:val="00BD59E5"/>
    <w:rsid w:val="00BD5D5A"/>
    <w:rsid w:val="00BD6C03"/>
    <w:rsid w:val="00BD6F02"/>
    <w:rsid w:val="00BD7728"/>
    <w:rsid w:val="00BE0221"/>
    <w:rsid w:val="00BE03AA"/>
    <w:rsid w:val="00BE08C3"/>
    <w:rsid w:val="00BE139F"/>
    <w:rsid w:val="00BE13FD"/>
    <w:rsid w:val="00BE1CF1"/>
    <w:rsid w:val="00BE20E1"/>
    <w:rsid w:val="00BE4124"/>
    <w:rsid w:val="00BE50EE"/>
    <w:rsid w:val="00BE53BF"/>
    <w:rsid w:val="00BE59D4"/>
    <w:rsid w:val="00BE5E0A"/>
    <w:rsid w:val="00BE5EAB"/>
    <w:rsid w:val="00BE5F09"/>
    <w:rsid w:val="00BE696A"/>
    <w:rsid w:val="00BE71C6"/>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1B1C"/>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1548"/>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52A"/>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3F5"/>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2B8"/>
    <w:rsid w:val="00CB58FA"/>
    <w:rsid w:val="00CB68E5"/>
    <w:rsid w:val="00CB6D67"/>
    <w:rsid w:val="00CB734D"/>
    <w:rsid w:val="00CB7385"/>
    <w:rsid w:val="00CB73C6"/>
    <w:rsid w:val="00CC0EBC"/>
    <w:rsid w:val="00CC1113"/>
    <w:rsid w:val="00CC20C5"/>
    <w:rsid w:val="00CC2B54"/>
    <w:rsid w:val="00CC2C5D"/>
    <w:rsid w:val="00CC38E7"/>
    <w:rsid w:val="00CC3F77"/>
    <w:rsid w:val="00CC4022"/>
    <w:rsid w:val="00CC4269"/>
    <w:rsid w:val="00CC4490"/>
    <w:rsid w:val="00CC469D"/>
    <w:rsid w:val="00CC4D56"/>
    <w:rsid w:val="00CC612F"/>
    <w:rsid w:val="00CC6589"/>
    <w:rsid w:val="00CC70E4"/>
    <w:rsid w:val="00CC7772"/>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0378"/>
    <w:rsid w:val="00D0232B"/>
    <w:rsid w:val="00D023FF"/>
    <w:rsid w:val="00D02418"/>
    <w:rsid w:val="00D02486"/>
    <w:rsid w:val="00D028CB"/>
    <w:rsid w:val="00D02A70"/>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229"/>
    <w:rsid w:val="00D85887"/>
    <w:rsid w:val="00D85BB7"/>
    <w:rsid w:val="00D867E8"/>
    <w:rsid w:val="00D86D34"/>
    <w:rsid w:val="00D870CF"/>
    <w:rsid w:val="00D87727"/>
    <w:rsid w:val="00D90380"/>
    <w:rsid w:val="00D9106A"/>
    <w:rsid w:val="00D91CFA"/>
    <w:rsid w:val="00D923D1"/>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A7EB0"/>
    <w:rsid w:val="00EB0813"/>
    <w:rsid w:val="00EB19FC"/>
    <w:rsid w:val="00EB1A03"/>
    <w:rsid w:val="00EB1A1C"/>
    <w:rsid w:val="00EB280D"/>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1A6E"/>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1CD"/>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2C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2950"/>
    <w:rsid w:val="00FC316C"/>
    <w:rsid w:val="00FC6B80"/>
    <w:rsid w:val="00FC794F"/>
    <w:rsid w:val="00FD0841"/>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B33"/>
    <w:rsid w:val="00FD7F96"/>
    <w:rsid w:val="00FE0614"/>
    <w:rsid w:val="00FE0739"/>
    <w:rsid w:val="00FE11E8"/>
    <w:rsid w:val="00FE21D9"/>
    <w:rsid w:val="00FE2F59"/>
    <w:rsid w:val="00FE3281"/>
    <w:rsid w:val="00FE3EAE"/>
    <w:rsid w:val="00FE45FD"/>
    <w:rsid w:val="00FE4759"/>
    <w:rsid w:val="00FE4C2D"/>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E42D97"/>
    <w:pPr>
      <w:keepNext/>
      <w:spacing w:line="223" w:lineRule="auto"/>
      <w:jc w:val="right"/>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character" w:styleId="Kpr">
    <w:name w:val="Hyperlink"/>
    <w:basedOn w:val="VarsaylanParagrafYazTipi"/>
    <w:uiPriority w:val="99"/>
    <w:unhideWhenUsed/>
    <w:qFormat/>
    <w:rsid w:val="00D02A70"/>
    <w:rPr>
      <w:color w:val="0000FF" w:themeColor="hyperlink"/>
      <w:u w:val="single"/>
    </w:rPr>
  </w:style>
  <w:style w:type="character" w:styleId="zmlenmeyenBahsetme">
    <w:name w:val="Unresolved Mention"/>
    <w:basedOn w:val="VarsaylanParagrafYazTipi"/>
    <w:uiPriority w:val="99"/>
    <w:semiHidden/>
    <w:unhideWhenUsed/>
    <w:rsid w:val="00D02A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779014">
      <w:bodyDiv w:val="1"/>
      <w:marLeft w:val="0"/>
      <w:marRight w:val="0"/>
      <w:marTop w:val="0"/>
      <w:marBottom w:val="0"/>
      <w:divBdr>
        <w:top w:val="none" w:sz="0" w:space="0" w:color="auto"/>
        <w:left w:val="none" w:sz="0" w:space="0" w:color="auto"/>
        <w:bottom w:val="none" w:sz="0" w:space="0" w:color="auto"/>
        <w:right w:val="none" w:sz="0" w:space="0" w:color="auto"/>
      </w:divBdr>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creativecommons.org/licenses/by-nc/4.0/deed.en" TargetMode="External"/><Relationship Id="rId3" Type="http://schemas.openxmlformats.org/officeDocument/2006/relationships/styles" Target="styles.xml"/><Relationship Id="rId21" Type="http://schemas.openxmlformats.org/officeDocument/2006/relationships/hyperlink" Target="https://libguides.csudh.edu/citation/apa-7"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doi.or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10" Type="http://schemas.openxmlformats.org/officeDocument/2006/relationships/hyperlink" Target="https://creativecommons.org/licenses/by-nc/4.0/deed.tr"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s://doi.org/" TargetMode="External"/><Relationship Id="rId14" Type="http://schemas.openxmlformats.org/officeDocument/2006/relationships/footer" Target="footer2.xml"/><Relationship Id="rId22" Type="http://schemas.openxmlformats.org/officeDocument/2006/relationships/header" Target="header5.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6</Pages>
  <Words>916</Words>
  <Characters>5223</Characters>
  <Application>Microsoft Office Word</Application>
  <DocSecurity>0</DocSecurity>
  <Lines>43</Lines>
  <Paragraphs>12</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6127</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Salih KÖSE</cp:lastModifiedBy>
  <cp:revision>54</cp:revision>
  <cp:lastPrinted>2022-10-02T01:14:00Z</cp:lastPrinted>
  <dcterms:created xsi:type="dcterms:W3CDTF">2022-10-30T15:44:00Z</dcterms:created>
  <dcterms:modified xsi:type="dcterms:W3CDTF">2025-05-07T22:56:00Z</dcterms:modified>
  <cp:category>Article</cp:category>
</cp:coreProperties>
</file>